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7E3E7B1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del w:id="5" w:author="Thomas, Gregg [2]" w:date="2023-09-28T14:39:00Z">
        <w:r w:rsidR="0051283D" w:rsidDel="00247FEB">
          <w:rPr>
            <w:rFonts w:ascii="Times New Roman" w:hAnsi="Times New Roman" w:cs="Times New Roman"/>
            <w:sz w:val="24"/>
            <w:szCs w:val="24"/>
          </w:rPr>
          <w:delText>However</w:delText>
        </w:r>
      </w:del>
      <w:ins w:id="6" w:author="Thomas, Gregg [2]" w:date="2023-09-28T14:39:00Z">
        <w:r w:rsidR="00247FEB">
          <w:rPr>
            <w:rFonts w:ascii="Times New Roman" w:hAnsi="Times New Roman" w:cs="Times New Roman"/>
            <w:sz w:val="24"/>
            <w:szCs w:val="24"/>
          </w:rPr>
          <w:t>While we find</w:t>
        </w:r>
      </w:ins>
      <w:del w:id="7" w:author="Thomas, Gregg [2]" w:date="2023-09-28T14:39:00Z">
        <w:r w:rsidR="0051283D" w:rsidDel="00247FEB">
          <w:rPr>
            <w:rFonts w:ascii="Times New Roman" w:hAnsi="Times New Roman" w:cs="Times New Roman"/>
            <w:sz w:val="24"/>
            <w:szCs w:val="24"/>
          </w:rPr>
          <w:delText xml:space="preserve">, </w:delText>
        </w:r>
        <w:r w:rsidR="00214FED" w:rsidDel="00247FEB">
          <w:rPr>
            <w:rFonts w:ascii="Times New Roman" w:hAnsi="Times New Roman" w:cs="Times New Roman"/>
            <w:sz w:val="24"/>
            <w:szCs w:val="24"/>
          </w:rPr>
          <w:delText>there</w:delText>
        </w:r>
      </w:del>
      <w:r w:rsidR="00214FED">
        <w:rPr>
          <w:rFonts w:ascii="Times New Roman" w:hAnsi="Times New Roman" w:cs="Times New Roman"/>
          <w:sz w:val="24"/>
          <w:szCs w:val="24"/>
        </w:rPr>
        <w:t xml:space="preserve"> was</w:t>
      </w:r>
      <w:r w:rsidR="00A747AD" w:rsidRPr="00031896">
        <w:rPr>
          <w:rFonts w:ascii="Times New Roman" w:hAnsi="Times New Roman" w:cs="Times New Roman"/>
          <w:sz w:val="24"/>
          <w:szCs w:val="24"/>
        </w:rPr>
        <w:t xml:space="preserve"> no relationship between</w:t>
      </w:r>
      <w:ins w:id="8" w:author="Thomas, Gregg [2]" w:date="2023-09-28T14:39:00Z">
        <w:r w:rsidR="00247FEB">
          <w:rPr>
            <w:rFonts w:ascii="Times New Roman" w:hAnsi="Times New Roman" w:cs="Times New Roman"/>
            <w:sz w:val="24"/>
            <w:szCs w:val="24"/>
          </w:rPr>
          <w:t xml:space="preserve"> local</w:t>
        </w:r>
      </w:ins>
      <w:r w:rsidR="00A747AD" w:rsidRPr="00031896">
        <w:rPr>
          <w:rFonts w:ascii="Times New Roman" w:hAnsi="Times New Roman" w:cs="Times New Roman"/>
          <w:sz w:val="24"/>
          <w:szCs w:val="24"/>
        </w:rPr>
        <w:t xml:space="preserve"> tree similarity and </w:t>
      </w:r>
      <w:del w:id="9" w:author="Thomas, Gregg [2]" w:date="2023-09-28T14:39:00Z">
        <w:r w:rsidR="0051283D" w:rsidDel="00247FEB">
          <w:rPr>
            <w:rFonts w:ascii="Times New Roman" w:hAnsi="Times New Roman" w:cs="Times New Roman"/>
            <w:sz w:val="24"/>
            <w:szCs w:val="24"/>
          </w:rPr>
          <w:delText xml:space="preserve">local </w:delText>
        </w:r>
      </w:del>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ins w:id="10" w:author="Thomas, Gregg [2]" w:date="2023-09-28T14:39:00Z">
        <w:r w:rsidR="00247FEB">
          <w:rPr>
            <w:rFonts w:ascii="Times New Roman" w:hAnsi="Times New Roman" w:cs="Times New Roman"/>
            <w:sz w:val="24"/>
            <w:szCs w:val="24"/>
          </w:rPr>
          <w:t xml:space="preserve"> we do observe a correlation between recombination rate and average tree similarity with the species tree</w:t>
        </w:r>
      </w:ins>
      <w:del w:id="11" w:author="Thomas, Gregg [2]" w:date="2023-09-28T14:40:00Z">
        <w:r w:rsidR="0051283D" w:rsidDel="00247FEB">
          <w:rPr>
            <w:rFonts w:ascii="Times New Roman" w:hAnsi="Times New Roman" w:cs="Times New Roman"/>
            <w:sz w:val="24"/>
            <w:szCs w:val="24"/>
          </w:rPr>
          <w:delText xml:space="preserve"> suggesting that</w:delText>
        </w:r>
        <w:r w:rsidR="000E07B9" w:rsidDel="00247FEB">
          <w:rPr>
            <w:rFonts w:ascii="Times New Roman" w:hAnsi="Times New Roman" w:cs="Times New Roman"/>
            <w:sz w:val="24"/>
            <w:szCs w:val="24"/>
          </w:rPr>
          <w:delText>, even though</w:delText>
        </w:r>
        <w:r w:rsidR="0051283D" w:rsidDel="00247FEB">
          <w:rPr>
            <w:rFonts w:ascii="Times New Roman" w:hAnsi="Times New Roman" w:cs="Times New Roman"/>
            <w:sz w:val="24"/>
            <w:szCs w:val="24"/>
          </w:rPr>
          <w:delText xml:space="preserve"> </w:delText>
        </w:r>
        <w:r w:rsidR="003C2652" w:rsidDel="00247FEB">
          <w:rPr>
            <w:rFonts w:ascii="Times New Roman" w:hAnsi="Times New Roman" w:cs="Times New Roman"/>
            <w:sz w:val="24"/>
            <w:szCs w:val="24"/>
          </w:rPr>
          <w:delText xml:space="preserve">genetic linkage </w:delText>
        </w:r>
        <w:r w:rsidR="006C1351" w:rsidDel="00247FEB">
          <w:rPr>
            <w:rFonts w:ascii="Times New Roman" w:hAnsi="Times New Roman" w:cs="Times New Roman"/>
            <w:sz w:val="24"/>
            <w:szCs w:val="24"/>
          </w:rPr>
          <w:delText xml:space="preserve">influences </w:delText>
        </w:r>
        <w:r w:rsidR="003C2652" w:rsidDel="00247FEB">
          <w:rPr>
            <w:rFonts w:ascii="Times New Roman" w:hAnsi="Times New Roman" w:cs="Times New Roman"/>
            <w:sz w:val="24"/>
            <w:szCs w:val="24"/>
          </w:rPr>
          <w:delText xml:space="preserve">phylogenetic </w:delText>
        </w:r>
        <w:r w:rsidR="00932AAA" w:rsidDel="00247FEB">
          <w:rPr>
            <w:rFonts w:ascii="Times New Roman" w:hAnsi="Times New Roman" w:cs="Times New Roman"/>
            <w:sz w:val="24"/>
            <w:szCs w:val="24"/>
          </w:rPr>
          <w:delText xml:space="preserve">patterns </w:delText>
        </w:r>
        <w:r w:rsidR="0051283D" w:rsidDel="00247FEB">
          <w:rPr>
            <w:rFonts w:ascii="Times New Roman" w:hAnsi="Times New Roman" w:cs="Times New Roman"/>
            <w:sz w:val="24"/>
            <w:szCs w:val="24"/>
          </w:rPr>
          <w:delText xml:space="preserve">over deep </w:delText>
        </w:r>
        <w:r w:rsidR="006C1D3D" w:rsidDel="00247FEB">
          <w:rPr>
            <w:rFonts w:ascii="Times New Roman" w:hAnsi="Times New Roman" w:cs="Times New Roman"/>
            <w:sz w:val="24"/>
            <w:szCs w:val="24"/>
          </w:rPr>
          <w:delText>timescales</w:delText>
        </w:r>
        <w:r w:rsidR="000E07B9" w:rsidDel="00247FEB">
          <w:rPr>
            <w:rFonts w:ascii="Times New Roman" w:hAnsi="Times New Roman" w:cs="Times New Roman"/>
            <w:sz w:val="24"/>
            <w:szCs w:val="24"/>
          </w:rPr>
          <w:delText xml:space="preserve">, this </w:delText>
        </w:r>
        <w:r w:rsidR="003C2652" w:rsidDel="00247FEB">
          <w:rPr>
            <w:rFonts w:ascii="Times New Roman" w:hAnsi="Times New Roman" w:cs="Times New Roman"/>
            <w:sz w:val="24"/>
            <w:szCs w:val="24"/>
          </w:rPr>
          <w:delText xml:space="preserve">signal </w:delText>
        </w:r>
        <w:r w:rsidR="000E07B9" w:rsidDel="00247FEB">
          <w:rPr>
            <w:rFonts w:ascii="Times New Roman" w:hAnsi="Times New Roman" w:cs="Times New Roman"/>
            <w:sz w:val="24"/>
            <w:szCs w:val="24"/>
          </w:rPr>
          <w:delText>is</w:delText>
        </w:r>
        <w:r w:rsidR="004A4637" w:rsidDel="00247FEB">
          <w:rPr>
            <w:rFonts w:ascii="Times New Roman" w:hAnsi="Times New Roman" w:cs="Times New Roman"/>
            <w:sz w:val="24"/>
            <w:szCs w:val="24"/>
          </w:rPr>
          <w:delText xml:space="preserve"> </w:delText>
        </w:r>
        <w:r w:rsidR="0051283D" w:rsidDel="00247FEB">
          <w:rPr>
            <w:rFonts w:ascii="Times New Roman" w:hAnsi="Times New Roman" w:cs="Times New Roman"/>
            <w:sz w:val="24"/>
            <w:szCs w:val="24"/>
          </w:rPr>
          <w:delText>independent of contemporary recombination landscapes</w:delText>
        </w:r>
      </w:del>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D549991"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12"/>
      <w:r w:rsidR="007D5C2F">
        <w:rPr>
          <w:rFonts w:ascii="Times New Roman" w:hAnsi="Times New Roman" w:cs="Times New Roman"/>
          <w:sz w:val="24"/>
          <w:szCs w:val="24"/>
        </w:rPr>
        <w:t xml:space="preserve">While </w:t>
      </w:r>
      <w:commentRangeEnd w:id="12"/>
      <w:r w:rsidR="003A7E6B">
        <w:rPr>
          <w:rStyle w:val="CommentReference"/>
        </w:rPr>
        <w:commentReference w:id="12"/>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such as turtles </w:t>
      </w:r>
      <w:r w:rsidR="00EC2CA2">
        <w:rPr>
          <w:rFonts w:ascii="Times New Roman" w:hAnsi="Times New Roman" w:cs="Times New Roman"/>
          <w:sz w:val="24"/>
          <w:szCs w:val="24"/>
        </w:rPr>
        <w:fldChar w:fldCharType="begin"/>
      </w:r>
      <w:r w:rsidR="00EC2CA2">
        <w:rPr>
          <w:rFonts w:ascii="Times New Roman" w:hAnsi="Times New Roman" w:cs="Times New Roman"/>
          <w:sz w:val="24"/>
          <w:szCs w:val="24"/>
        </w:rPr>
        <w:instrText xml:space="preserve"> ADDIN EN.CITE &lt;EndNote&gt;&lt;Cite&gt;&lt;Author&gt;Gable&lt;/Author&gt;&lt;Year&gt;2022&lt;/Year&gt;&lt;RecNum&gt;222&lt;/RecNum&gt;&lt;DisplayText&gt;(Gable et al. 2022)&lt;/DisplayText&gt;&lt;record&gt;&lt;rec-number&gt;222&lt;/rec-number&gt;&lt;foreign-keys&gt;&lt;key app="EN" db-id="vdwt9psdezv5tlee9vn5swzfzafw0azp5adx" timestamp="1693326810"&gt;222&lt;/key&gt;&lt;/foreign-keys&gt;&lt;ref-type name="Journal Article"&gt;17&lt;/ref-type&gt;&lt;contributors&gt;&lt;authors&gt;&lt;author&gt;Gable, S. M.&lt;/author&gt;&lt;author&gt;Byars, M. I.&lt;/author&gt;&lt;author&gt;Literman, R.&lt;/author&gt;&lt;author&gt;Tollis, M.&lt;/author&gt;&lt;/authors&gt;&lt;/contributors&gt;&lt;auth-address&gt;School of Informatics, Computing, and Cyber Systems, Northern Arizona University, PO Box 5693, Flagstaff, AZ 8601, USA.&amp;#xD;Department of Biological Sciences, University of Rhode Island, 120 Flagg Road, Kingstown, RI 0288, USA.&lt;/auth-address&gt;&lt;titles&gt;&lt;title&gt;A Genomic Perspective on the Evolutionary Diversification of Turtles&lt;/title&gt;&lt;secondary-title&gt;Syst Biol&lt;/secondary-title&gt;&lt;/titles&gt;&lt;periodical&gt;&lt;full-title&gt;Syst Biol&lt;/full-title&gt;&lt;/periodical&gt;&lt;pages&gt;1331-1347&lt;/pages&gt;&lt;volume&gt;71&lt;/volume&gt;&lt;number&gt;6&lt;/number&gt;&lt;edition&gt;2022/03/08&lt;/edition&gt;&lt;keywords&gt;&lt;keyword&gt;Animals&lt;/keyword&gt;&lt;keyword&gt;DNA&lt;/keyword&gt;&lt;keyword&gt;Genomics/methods&lt;/keyword&gt;&lt;keyword&gt;Phylogeny&lt;/keyword&gt;&lt;keyword&gt;*Turtles/genetics&lt;/keyword&gt;&lt;keyword&gt;Untranslated Regions&lt;/keyword&gt;&lt;/keywords&gt;&lt;dates&gt;&lt;year&gt;2022&lt;/year&gt;&lt;pub-dates&gt;&lt;date&gt;Oct 12&lt;/date&gt;&lt;/pub-dates&gt;&lt;/dates&gt;&lt;isbn&gt;1076-836X (Electronic)&amp;#xD;1063-5157 (Linking)&lt;/isbn&gt;&lt;accession-num&gt;35253878&lt;/accession-num&gt;&lt;urls&gt;&lt;related-urls&gt;&lt;url&gt;https://www.ncbi.nlm.nih.gov/pubmed/35253878&lt;/url&gt;&lt;/related-urls&gt;&lt;/urls&gt;&lt;electronic-resource-num&gt;10.1093/sysbio/syac019&lt;/electronic-resource-num&gt;&lt;/record&gt;&lt;/Cite&gt;&lt;/EndNote&gt;</w:instrText>
      </w:r>
      <w:r w:rsidR="00EC2CA2">
        <w:rPr>
          <w:rFonts w:ascii="Times New Roman" w:hAnsi="Times New Roman" w:cs="Times New Roman"/>
          <w:sz w:val="24"/>
          <w:szCs w:val="24"/>
        </w:rPr>
        <w:fldChar w:fldCharType="separate"/>
      </w:r>
      <w:r w:rsidR="00EC2CA2">
        <w:rPr>
          <w:rFonts w:ascii="Times New Roman" w:hAnsi="Times New Roman" w:cs="Times New Roman"/>
          <w:noProof/>
          <w:sz w:val="24"/>
          <w:szCs w:val="24"/>
        </w:rPr>
        <w:t>(Gable et al. 2022)</w:t>
      </w:r>
      <w:r w:rsidR="00EC2CA2">
        <w:rPr>
          <w:rFonts w:ascii="Times New Roman" w:hAnsi="Times New Roman" w:cs="Times New Roman"/>
          <w:sz w:val="24"/>
          <w:szCs w:val="24"/>
        </w:rPr>
        <w:fldChar w:fldCharType="end"/>
      </w:r>
      <w:r w:rsidR="00255FB1">
        <w:rPr>
          <w:rFonts w:ascii="Times New Roman" w:hAnsi="Times New Roman" w:cs="Times New Roman"/>
          <w:sz w:val="24"/>
          <w:szCs w:val="24"/>
        </w:rPr>
        <w:t>,</w:t>
      </w:r>
      <w:r w:rsidR="00EC2CA2">
        <w:rPr>
          <w:rFonts w:ascii="Times New Roman" w:hAnsi="Times New Roman" w:cs="Times New Roman"/>
          <w:sz w:val="24"/>
          <w:szCs w:val="24"/>
        </w:rPr>
        <w:t xml:space="preserve"> marsupials</w:t>
      </w:r>
      <w:r w:rsidR="003B02C1">
        <w:rPr>
          <w:rFonts w:ascii="Times New Roman" w:hAnsi="Times New Roman" w:cs="Times New Roman"/>
          <w:sz w:val="24"/>
          <w:szCs w:val="24"/>
        </w:rPr>
        <w:t xml:space="preserve"> </w: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 </w:instrTex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DATA </w:instrText>
      </w:r>
      <w:r w:rsidR="003B02C1">
        <w:rPr>
          <w:rFonts w:ascii="Times New Roman" w:hAnsi="Times New Roman" w:cs="Times New Roman"/>
          <w:sz w:val="24"/>
          <w:szCs w:val="24"/>
        </w:rPr>
      </w:r>
      <w:r w:rsidR="003B02C1">
        <w:rPr>
          <w:rFonts w:ascii="Times New Roman" w:hAnsi="Times New Roman" w:cs="Times New Roman"/>
          <w:sz w:val="24"/>
          <w:szCs w:val="24"/>
        </w:rPr>
        <w:fldChar w:fldCharType="end"/>
      </w:r>
      <w:r w:rsidR="003B02C1">
        <w:rPr>
          <w:rFonts w:ascii="Times New Roman" w:hAnsi="Times New Roman" w:cs="Times New Roman"/>
          <w:sz w:val="24"/>
          <w:szCs w:val="24"/>
        </w:rPr>
      </w:r>
      <w:r w:rsidR="003B02C1">
        <w:rPr>
          <w:rFonts w:ascii="Times New Roman" w:hAnsi="Times New Roman" w:cs="Times New Roman"/>
          <w:sz w:val="24"/>
          <w:szCs w:val="24"/>
        </w:rPr>
        <w:fldChar w:fldCharType="separate"/>
      </w:r>
      <w:r w:rsidR="003B02C1">
        <w:rPr>
          <w:rFonts w:ascii="Times New Roman" w:hAnsi="Times New Roman" w:cs="Times New Roman"/>
          <w:noProof/>
          <w:sz w:val="24"/>
          <w:szCs w:val="24"/>
        </w:rPr>
        <w:t>(Feng et al. 2022)</w:t>
      </w:r>
      <w:r w:rsidR="003B02C1">
        <w:rPr>
          <w:rFonts w:ascii="Times New Roman" w:hAnsi="Times New Roman" w:cs="Times New Roman"/>
          <w:sz w:val="24"/>
          <w:szCs w:val="24"/>
        </w:rPr>
        <w:fldChar w:fldCharType="end"/>
      </w:r>
      <w:r w:rsidR="00255FB1">
        <w:rPr>
          <w:rFonts w:ascii="Times New Roman" w:hAnsi="Times New Roman" w:cs="Times New Roman"/>
          <w:sz w:val="24"/>
          <w:szCs w:val="24"/>
        </w:rPr>
        <w:t xml:space="preserve">, </w:t>
      </w:r>
      <w:r w:rsidR="00EE4E68">
        <w:rPr>
          <w:rFonts w:ascii="Times New Roman" w:hAnsi="Times New Roman" w:cs="Times New Roman"/>
          <w:sz w:val="24"/>
          <w:szCs w:val="24"/>
        </w:rPr>
        <w:t xml:space="preserve">and </w:t>
      </w:r>
      <w:r w:rsidR="005912F6">
        <w:rPr>
          <w:rFonts w:ascii="Times New Roman" w:hAnsi="Times New Roman" w:cs="Times New Roman"/>
          <w:sz w:val="24"/>
          <w:szCs w:val="24"/>
        </w:rPr>
        <w:t xml:space="preserve">parrots </w: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 </w:instrTex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DATA </w:instrText>
      </w:r>
      <w:r w:rsidR="005912F6">
        <w:rPr>
          <w:rFonts w:ascii="Times New Roman" w:hAnsi="Times New Roman" w:cs="Times New Roman"/>
          <w:sz w:val="24"/>
          <w:szCs w:val="24"/>
        </w:rPr>
      </w:r>
      <w:r w:rsidR="005912F6">
        <w:rPr>
          <w:rFonts w:ascii="Times New Roman" w:hAnsi="Times New Roman" w:cs="Times New Roman"/>
          <w:sz w:val="24"/>
          <w:szCs w:val="24"/>
        </w:rPr>
        <w:fldChar w:fldCharType="end"/>
      </w:r>
      <w:r w:rsidR="005912F6">
        <w:rPr>
          <w:rFonts w:ascii="Times New Roman" w:hAnsi="Times New Roman" w:cs="Times New Roman"/>
          <w:sz w:val="24"/>
          <w:szCs w:val="24"/>
        </w:rPr>
      </w:r>
      <w:r w:rsidR="005912F6">
        <w:rPr>
          <w:rFonts w:ascii="Times New Roman" w:hAnsi="Times New Roman" w:cs="Times New Roman"/>
          <w:sz w:val="24"/>
          <w:szCs w:val="24"/>
        </w:rPr>
        <w:fldChar w:fldCharType="separate"/>
      </w:r>
      <w:r w:rsidR="005912F6">
        <w:rPr>
          <w:rFonts w:ascii="Times New Roman" w:hAnsi="Times New Roman" w:cs="Times New Roman"/>
          <w:noProof/>
          <w:sz w:val="24"/>
          <w:szCs w:val="24"/>
        </w:rPr>
        <w:t>(Smith et al. 2023)</w:t>
      </w:r>
      <w:r w:rsidR="005912F6">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13"/>
      <w:commentRangeStart w:id="14"/>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13"/>
      <w:r w:rsidR="00ED58BF">
        <w:rPr>
          <w:rStyle w:val="CommentReference"/>
        </w:rPr>
        <w:commentReference w:id="13"/>
      </w:r>
      <w:commentRangeEnd w:id="14"/>
      <w:r w:rsidR="005A2A84">
        <w:rPr>
          <w:rStyle w:val="CommentReference"/>
        </w:rPr>
        <w:commentReference w:id="14"/>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5BC2BF1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2E345A59"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15"/>
      <w:commentRangeStart w:id="16"/>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15"/>
      <w:r w:rsidR="00ED58BF">
        <w:rPr>
          <w:rStyle w:val="CommentReference"/>
        </w:rPr>
        <w:commentReference w:id="15"/>
      </w:r>
      <w:commentRangeEnd w:id="16"/>
      <w:r w:rsidR="005A2A84">
        <w:rPr>
          <w:rStyle w:val="CommentReference"/>
        </w:rPr>
        <w:commentReference w:id="16"/>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ins w:id="17" w:author="Thomas, Gregg [2]" w:date="2023-09-28T14:45:00Z">
        <w:r w:rsidR="00247FEB">
          <w:rPr>
            <w:rFonts w:ascii="Times New Roman" w:hAnsi="Times New Roman" w:cs="Times New Roman"/>
            <w:sz w:val="24"/>
            <w:szCs w:val="24"/>
          </w:rPr>
          <w:t xml:space="preserve"> Some studies have also linked increased amounts of phylogenetic discordance to areas of the genome with lower recombination rates, like protein coding genes </w:t>
        </w:r>
      </w:ins>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ins w:id="18" w:author="Thomas, Gregg [2]" w:date="2023-09-28T14:46:00Z">
        <w:r w:rsidR="00F43E15">
          <w:rPr>
            <w:rFonts w:ascii="Times New Roman" w:hAnsi="Times New Roman" w:cs="Times New Roman"/>
            <w:sz w:val="24"/>
            <w:szCs w:val="24"/>
          </w:rPr>
          <w:t>.</w:t>
        </w:r>
      </w:ins>
      <w:ins w:id="19" w:author="Thomas, Gregg [2]" w:date="2023-09-28T14:44:00Z">
        <w:r w:rsidR="00247FEB">
          <w:rPr>
            <w:rFonts w:ascii="Times New Roman" w:hAnsi="Times New Roman" w:cs="Times New Roman"/>
            <w:sz w:val="24"/>
            <w:szCs w:val="24"/>
          </w:rPr>
          <w:t xml:space="preserve"> More recently, </w:t>
        </w:r>
      </w:ins>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ins w:id="20" w:author="Thomas, Gregg [2]" w:date="2023-09-28T14:44:00Z">
        <w:r w:rsidR="00247FEB">
          <w:rPr>
            <w:rFonts w:ascii="Times New Roman" w:hAnsi="Times New Roman" w:cs="Times New Roman"/>
            <w:sz w:val="24"/>
            <w:szCs w:val="24"/>
          </w:rPr>
          <w:t xml:space="preserve"> have found a strong correlation between levels of ILS and recombination rate through a detailed </w:t>
        </w:r>
      </w:ins>
      <w:ins w:id="21" w:author="Thomas, Gregg [2]" w:date="2023-09-28T14:45:00Z">
        <w:r w:rsidR="00247FEB">
          <w:rPr>
            <w:rFonts w:ascii="Times New Roman" w:hAnsi="Times New Roman" w:cs="Times New Roman"/>
            <w:sz w:val="24"/>
            <w:szCs w:val="24"/>
          </w:rPr>
          <w:t>study of the primate phylogeny.</w:t>
        </w:r>
      </w:ins>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However,</w:t>
      </w:r>
      <w:ins w:id="22" w:author="Thomas, Gregg [2]" w:date="2023-09-28T14:47:00Z">
        <w:r w:rsidR="00F43E15">
          <w:rPr>
            <w:rFonts w:ascii="Times New Roman" w:hAnsi="Times New Roman" w:cs="Times New Roman"/>
            <w:sz w:val="24"/>
            <w:szCs w:val="24"/>
          </w:rPr>
          <w:t xml:space="preserve"> it is unknown whether this correlation between phylogenetic discordance and recombination rate scales locally across </w:t>
        </w:r>
      </w:ins>
      <w:ins w:id="23" w:author="Thomas, Gregg [2]" w:date="2023-09-28T14:48:00Z">
        <w:r w:rsidR="00F43E15">
          <w:rPr>
            <w:rFonts w:ascii="Times New Roman" w:hAnsi="Times New Roman" w:cs="Times New Roman"/>
            <w:sz w:val="24"/>
            <w:szCs w:val="24"/>
          </w:rPr>
          <w:t xml:space="preserve">the genome or if other regions </w:t>
        </w:r>
      </w:ins>
      <w:ins w:id="24" w:author="Thomas, Gregg [2]" w:date="2023-09-28T15:10:00Z">
        <w:r w:rsidR="005B5E06">
          <w:rPr>
            <w:rFonts w:ascii="Times New Roman" w:hAnsi="Times New Roman" w:cs="Times New Roman"/>
            <w:sz w:val="24"/>
            <w:szCs w:val="24"/>
          </w:rPr>
          <w:t>under selective constraint</w:t>
        </w:r>
      </w:ins>
      <w:ins w:id="25" w:author="Thomas, Gregg [2]" w:date="2023-09-28T14:48:00Z">
        <w:r w:rsidR="00F43E15">
          <w:rPr>
            <w:rFonts w:ascii="Times New Roman" w:hAnsi="Times New Roman" w:cs="Times New Roman"/>
            <w:sz w:val="24"/>
            <w:szCs w:val="24"/>
          </w:rPr>
          <w:t>, like non-coding ultra-conserved elements (UCEs)</w:t>
        </w:r>
      </w:ins>
      <w:ins w:id="26" w:author="Thomas, Gregg [2]" w:date="2023-09-28T15:10:00Z">
        <w:r w:rsidR="005B5E06">
          <w:rPr>
            <w:rFonts w:ascii="Times New Roman" w:hAnsi="Times New Roman" w:cs="Times New Roman"/>
            <w:sz w:val="24"/>
            <w:szCs w:val="24"/>
          </w:rPr>
          <w:t>,</w:t>
        </w:r>
      </w:ins>
      <w:ins w:id="27" w:author="Thomas, Gregg [2]" w:date="2023-09-28T14:48:00Z">
        <w:r w:rsidR="00F43E15">
          <w:rPr>
            <w:rFonts w:ascii="Times New Roman" w:hAnsi="Times New Roman" w:cs="Times New Roman"/>
            <w:sz w:val="24"/>
            <w:szCs w:val="24"/>
          </w:rPr>
          <w:t xml:space="preserve"> also </w:t>
        </w:r>
      </w:ins>
      <w:ins w:id="28" w:author="Thomas, Gregg [2]" w:date="2023-09-28T14:49:00Z">
        <w:r w:rsidR="00F43E15">
          <w:rPr>
            <w:rFonts w:ascii="Times New Roman" w:hAnsi="Times New Roman" w:cs="Times New Roman"/>
            <w:sz w:val="24"/>
            <w:szCs w:val="24"/>
          </w:rPr>
          <w:t>show decreas</w:t>
        </w:r>
      </w:ins>
      <w:ins w:id="29" w:author="Thomas, Gregg [2]" w:date="2023-09-28T14:50:00Z">
        <w:r w:rsidR="00F43E15">
          <w:rPr>
            <w:rFonts w:ascii="Times New Roman" w:hAnsi="Times New Roman" w:cs="Times New Roman"/>
            <w:sz w:val="24"/>
            <w:szCs w:val="24"/>
          </w:rPr>
          <w:t>ed phylogenetic discordance.</w:t>
        </w:r>
      </w:ins>
      <w:r w:rsidR="00D77B8F" w:rsidRPr="00197A2B">
        <w:rPr>
          <w:rFonts w:ascii="Times New Roman" w:hAnsi="Times New Roman" w:cs="Times New Roman"/>
          <w:sz w:val="24"/>
          <w:szCs w:val="24"/>
        </w:rPr>
        <w:t xml:space="preserve"> </w:t>
      </w:r>
      <w:del w:id="30" w:author="Thomas, Gregg [2]" w:date="2023-09-28T14:50:00Z">
        <w:r w:rsidR="003C511A" w:rsidDel="00F43E15">
          <w:rPr>
            <w:rFonts w:ascii="Times New Roman" w:hAnsi="Times New Roman" w:cs="Times New Roman"/>
            <w:sz w:val="24"/>
            <w:szCs w:val="24"/>
          </w:rPr>
          <w:delText>if recombination rates evolve sufficiently quickly</w:delText>
        </w:r>
        <w:r w:rsidR="0078218F" w:rsidDel="00F43E15">
          <w:rPr>
            <w:rFonts w:ascii="Times New Roman" w:hAnsi="Times New Roman" w:cs="Times New Roman"/>
            <w:sz w:val="24"/>
            <w:szCs w:val="24"/>
          </w:rPr>
          <w:delText>,</w:delText>
        </w:r>
        <w:r w:rsidR="003C511A" w:rsidDel="00F43E15">
          <w:rPr>
            <w:rFonts w:ascii="Times New Roman" w:hAnsi="Times New Roman" w:cs="Times New Roman"/>
            <w:sz w:val="24"/>
            <w:szCs w:val="24"/>
          </w:rPr>
          <w:delText xml:space="preserve"> long-term discordance measured over evolutionary timescales might be largely independent of </w:delText>
        </w:r>
        <w:r w:rsidR="009F6356" w:rsidDel="00F43E15">
          <w:rPr>
            <w:rFonts w:ascii="Times New Roman" w:hAnsi="Times New Roman" w:cs="Times New Roman"/>
            <w:sz w:val="24"/>
            <w:szCs w:val="24"/>
          </w:rPr>
          <w:delText>contemporary</w:delText>
        </w:r>
        <w:r w:rsidR="003C511A" w:rsidDel="00F43E15">
          <w:rPr>
            <w:rFonts w:ascii="Times New Roman" w:hAnsi="Times New Roman" w:cs="Times New Roman"/>
            <w:sz w:val="24"/>
            <w:szCs w:val="24"/>
          </w:rPr>
          <w:delText xml:space="preserve"> recombination landscapes.</w:delText>
        </w:r>
        <w:r w:rsidR="002319DB" w:rsidDel="00F43E15">
          <w:rPr>
            <w:rFonts w:ascii="Times New Roman" w:hAnsi="Times New Roman" w:cs="Times New Roman"/>
            <w:sz w:val="24"/>
            <w:szCs w:val="24"/>
          </w:rPr>
          <w:delText xml:space="preserve"> </w:delText>
        </w:r>
      </w:del>
    </w:p>
    <w:p w14:paraId="1F5E03F8" w14:textId="5D3AA570" w:rsidR="00527BE4"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r w:rsidR="00426302" w:rsidRPr="00E358E6">
        <w:rPr>
          <w:rFonts w:ascii="Times New Roman" w:hAnsi="Times New Roman" w:cs="Times New Roman"/>
          <w:sz w:val="24"/>
          <w:szCs w:val="24"/>
        </w:rPr>
        <w:t xml:space="preserve">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2D7D7D">
        <w:rPr>
          <w:rFonts w:ascii="Times New Roman" w:hAnsi="Times New Roman" w:cs="Times New Roman"/>
          <w:sz w:val="24"/>
          <w:szCs w:val="24"/>
        </w:rPr>
        <w:t xml:space="preserve"> These new genomes are a powerful new resource for studying functional biology within rodents</w:t>
      </w:r>
      <w:r w:rsidR="00527BE4">
        <w:rPr>
          <w:rFonts w:ascii="Times New Roman" w:hAnsi="Times New Roman" w:cs="Times New Roman"/>
          <w:sz w:val="24"/>
          <w:szCs w:val="24"/>
        </w:rPr>
        <w:t>.</w:t>
      </w:r>
      <w:r w:rsidR="00086687">
        <w:rPr>
          <w:rFonts w:ascii="Times New Roman" w:hAnsi="Times New Roman" w:cs="Times New Roman"/>
          <w:sz w:val="24"/>
          <w:szCs w:val="24"/>
        </w:rPr>
        <w:t xml:space="preserve"> </w:t>
      </w:r>
    </w:p>
    <w:p w14:paraId="3093FDA3" w14:textId="2CCCCBE8" w:rsidR="00EA1EF2" w:rsidRDefault="00527BE4" w:rsidP="00527BE4">
      <w:pPr>
        <w:spacing w:after="0"/>
        <w:ind w:firstLine="720"/>
        <w:jc w:val="both"/>
        <w:rPr>
          <w:rFonts w:ascii="Times New Roman" w:hAnsi="Times New Roman" w:cs="Times New Roman"/>
          <w:sz w:val="24"/>
          <w:szCs w:val="24"/>
        </w:rPr>
      </w:pPr>
      <w:r>
        <w:rPr>
          <w:rFonts w:ascii="Times New Roman" w:hAnsi="Times New Roman" w:cs="Times New Roman"/>
          <w:sz w:val="24"/>
          <w:szCs w:val="24"/>
        </w:rPr>
        <w:t>A</w:t>
      </w:r>
      <w:r w:rsidR="002D7D7D">
        <w:rPr>
          <w:rFonts w:ascii="Times New Roman" w:hAnsi="Times New Roman" w:cs="Times New Roman"/>
          <w:sz w:val="24"/>
          <w:szCs w:val="24"/>
        </w:rPr>
        <w:t>long with increased taxonomic sampling</w:t>
      </w:r>
      <w:r w:rsidR="00086687">
        <w:rPr>
          <w:rFonts w:ascii="Times New Roman" w:hAnsi="Times New Roman" w:cs="Times New Roman"/>
          <w:sz w:val="24"/>
          <w:szCs w:val="24"/>
        </w:rPr>
        <w:t>,</w:t>
      </w:r>
      <w:r w:rsidR="002D7D7D">
        <w:rPr>
          <w:rFonts w:ascii="Times New Roman" w:hAnsi="Times New Roman" w:cs="Times New Roman"/>
          <w:sz w:val="24"/>
          <w:szCs w:val="24"/>
        </w:rPr>
        <w:t xml:space="preserve"> the presence of phylogenetic discordance poses challenges to rigorous molecular evolution analyses. We investigate these patterns of discordance </w:t>
      </w:r>
      <w:r w:rsidR="002D7D7D">
        <w:rPr>
          <w:rFonts w:ascii="Times New Roman" w:hAnsi="Times New Roman" w:cs="Times New Roman"/>
          <w:sz w:val="24"/>
          <w:szCs w:val="24"/>
        </w:rPr>
        <w:lastRenderedPageBreak/>
        <w:t>in rodents here by</w:t>
      </w:r>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31"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31"/>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32"/>
      <w:commentRangeStart w:id="33"/>
      <w:r w:rsidR="00426302" w:rsidRPr="00E358E6">
        <w:rPr>
          <w:rFonts w:ascii="Times New Roman" w:hAnsi="Times New Roman" w:cs="Times New Roman"/>
          <w:sz w:val="24"/>
          <w:szCs w:val="24"/>
        </w:rPr>
        <w:t>.</w:t>
      </w:r>
      <w:commentRangeEnd w:id="32"/>
      <w:r w:rsidR="00ED58BF">
        <w:rPr>
          <w:rStyle w:val="CommentReference"/>
        </w:rPr>
        <w:commentReference w:id="32"/>
      </w:r>
      <w:commentRangeEnd w:id="33"/>
      <w:r w:rsidR="006B3732">
        <w:rPr>
          <w:rStyle w:val="CommentReference"/>
        </w:rPr>
        <w:commentReference w:id="33"/>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r w:rsidR="003D23AB" w:rsidRPr="003D23AB">
        <w:rPr>
          <w:rFonts w:ascii="Times New Roman" w:hAnsi="Times New Roman" w:cs="Times New Roman"/>
          <w:i/>
          <w:iCs/>
          <w:sz w:val="24"/>
          <w:szCs w:val="24"/>
        </w:rPr>
        <w:t>Hylomyscus alleni</w:t>
      </w:r>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r w:rsidR="003D23AB" w:rsidRPr="003D23AB">
        <w:rPr>
          <w:rFonts w:ascii="Times New Roman" w:hAnsi="Times New Roman" w:cs="Times New Roman"/>
          <w:i/>
          <w:iCs/>
          <w:sz w:val="24"/>
          <w:szCs w:val="24"/>
        </w:rPr>
        <w:t>Praomys delectorum</w:t>
      </w:r>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r w:rsidR="003D23AB" w:rsidRPr="003D23AB">
        <w:rPr>
          <w:rFonts w:ascii="Times New Roman" w:hAnsi="Times New Roman" w:cs="Times New Roman"/>
          <w:i/>
          <w:iCs/>
          <w:sz w:val="24"/>
          <w:szCs w:val="24"/>
        </w:rPr>
        <w:t>Mastomys natalensis</w:t>
      </w:r>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r w:rsidR="003D23AB" w:rsidRPr="003D23AB">
        <w:rPr>
          <w:rFonts w:ascii="Times New Roman" w:hAnsi="Times New Roman" w:cs="Times New Roman"/>
          <w:i/>
          <w:iCs/>
          <w:sz w:val="24"/>
          <w:szCs w:val="24"/>
        </w:rPr>
        <w:t>Grammomys dolichurus</w:t>
      </w:r>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r w:rsidR="003D23AB" w:rsidRPr="003D23AB">
        <w:rPr>
          <w:rFonts w:ascii="Times New Roman" w:hAnsi="Times New Roman" w:cs="Times New Roman"/>
          <w:i/>
          <w:iCs/>
          <w:sz w:val="24"/>
          <w:szCs w:val="24"/>
        </w:rPr>
        <w:t>Rhabdomys dilectus</w:t>
      </w:r>
      <w:r w:rsidR="003D23AB" w:rsidRPr="003D23AB">
        <w:rPr>
          <w:rFonts w:ascii="Times New Roman" w:hAnsi="Times New Roman" w:cs="Times New Roman"/>
          <w:sz w:val="24"/>
          <w:szCs w:val="24"/>
        </w:rPr>
        <w:t xml:space="preserve"> (FMNH 192475) in Malawi in 2006, </w:t>
      </w:r>
      <w:r w:rsidR="003D23AB" w:rsidRPr="003D23AB">
        <w:rPr>
          <w:rFonts w:ascii="Times New Roman" w:hAnsi="Times New Roman" w:cs="Times New Roman"/>
          <w:i/>
          <w:iCs/>
          <w:sz w:val="24"/>
          <w:szCs w:val="24"/>
        </w:rPr>
        <w:t>Rhynchomys soricoides</w:t>
      </w:r>
      <w:r w:rsidR="003D23AB" w:rsidRPr="003D23AB">
        <w:rPr>
          <w:rFonts w:ascii="Times New Roman" w:hAnsi="Times New Roman" w:cs="Times New Roman"/>
          <w:sz w:val="24"/>
          <w:szCs w:val="24"/>
        </w:rPr>
        <w:t xml:space="preserve"> (FMNH 198792) in The Philippines in 2008, and </w:t>
      </w:r>
      <w:r w:rsidR="003D23AB" w:rsidRPr="003D23AB">
        <w:rPr>
          <w:rFonts w:ascii="Times New Roman" w:hAnsi="Times New Roman" w:cs="Times New Roman"/>
          <w:i/>
          <w:iCs/>
          <w:sz w:val="24"/>
          <w:szCs w:val="24"/>
        </w:rPr>
        <w:t>Otomys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25960E07"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bp) + nmer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HiSeq. </w:t>
      </w:r>
      <w:r>
        <w:rPr>
          <w:rFonts w:ascii="Times New Roman" w:hAnsi="Times New Roman" w:cs="Times New Roman"/>
          <w:sz w:val="24"/>
          <w:szCs w:val="24"/>
        </w:rPr>
        <w:t xml:space="preserve">We used the LongRanger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gs-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barcoding and number of read pairs present in the FASTQ files. All sample FASTQs contained more than 688M read pairs and</w:t>
      </w:r>
      <w:r w:rsidR="00527BE4">
        <w:rPr>
          <w:rFonts w:ascii="Times New Roman" w:hAnsi="Times New Roman" w:cs="Times New Roman"/>
          <w:sz w:val="24"/>
          <w:szCs w:val="24"/>
        </w:rPr>
        <w:t xml:space="preserve"> passed quality check for droplet formation as per the 10X</w:t>
      </w:r>
      <w:r w:rsidRPr="003D23AB">
        <w:rPr>
          <w:rFonts w:ascii="Times New Roman" w:hAnsi="Times New Roman" w:cs="Times New Roman"/>
          <w:sz w:val="24"/>
          <w:szCs w:val="24"/>
        </w:rPr>
        <w:t xml:space="preserve"> </w:t>
      </w:r>
      <w:commentRangeStart w:id="34"/>
      <w:commentRangeStart w:id="35"/>
      <w:r w:rsidRPr="003D23AB">
        <w:rPr>
          <w:rFonts w:ascii="Times New Roman" w:hAnsi="Times New Roman" w:cs="Times New Roman"/>
          <w:sz w:val="24"/>
          <w:szCs w:val="24"/>
        </w:rPr>
        <w:t>whitelist</w:t>
      </w:r>
      <w:commentRangeEnd w:id="34"/>
      <w:r>
        <w:rPr>
          <w:rStyle w:val="CommentReference"/>
        </w:rPr>
        <w:commentReference w:id="34"/>
      </w:r>
      <w:commentRangeEnd w:id="35"/>
      <w:r w:rsidR="007556EF">
        <w:rPr>
          <w:rStyle w:val="CommentReference"/>
        </w:rPr>
        <w:commentReference w:id="35"/>
      </w:r>
      <w:r w:rsidRPr="003D23AB">
        <w:rPr>
          <w:rFonts w:ascii="Times New Roman" w:hAnsi="Times New Roman" w:cs="Times New Roman"/>
          <w:sz w:val="24"/>
          <w:szCs w:val="24"/>
        </w:rPr>
        <w:t xml:space="preserve">. </w:t>
      </w:r>
      <w:commentRangeStart w:id="36"/>
      <w:commentRangeEnd w:id="36"/>
      <w:r w:rsidR="00D014B3">
        <w:rPr>
          <w:rStyle w:val="CommentReference"/>
        </w:rPr>
        <w:commentReference w:id="36"/>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w:t>
      </w:r>
      <w:r w:rsidR="004472CD">
        <w:rPr>
          <w:rFonts w:ascii="Times New Roman" w:hAnsi="Times New Roman" w:cs="Times New Roman"/>
          <w:sz w:val="24"/>
          <w:szCs w:val="24"/>
        </w:rPr>
        <w:lastRenderedPageBreak/>
        <w:t xml:space="preserve">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Adapters and low-quality bases were trimmed from the reads using illumiprocesso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trimmomatic</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All cleaned reads were de novo assembled using ABySS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66D2A2CA"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calls variants with GATK HaplotypeCaller</w:t>
      </w:r>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bcftools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r>
        <w:t>Ultraconserved element (UCE) retrieval</w:t>
      </w:r>
    </w:p>
    <w:p w14:paraId="0449815F" w14:textId="21670417"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Murinae) as well as the genome</w:t>
      </w:r>
      <w:r w:rsidR="00456257">
        <w:rPr>
          <w:rFonts w:ascii="Times New Roman" w:hAnsi="Times New Roman" w:cs="Times New Roman"/>
          <w:sz w:val="24"/>
          <w:szCs w:val="24"/>
        </w:rPr>
        <w:t>s of two non-murine rodents, the great gerbil (</w:t>
      </w:r>
      <w:r w:rsidR="00456257">
        <w:rPr>
          <w:rFonts w:ascii="Times New Roman" w:hAnsi="Times New Roman" w:cs="Times New Roman"/>
          <w:i/>
          <w:iCs/>
          <w:sz w:val="24"/>
          <w:szCs w:val="24"/>
        </w:rPr>
        <w:t>Rhombomys opimus</w:t>
      </w:r>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r w:rsidR="00D14B44">
        <w:rPr>
          <w:rFonts w:ascii="Times New Roman" w:hAnsi="Times New Roman" w:cs="Times New Roman"/>
          <w:i/>
          <w:iCs/>
          <w:sz w:val="24"/>
          <w:szCs w:val="24"/>
        </w:rPr>
        <w:t>Phodopus sungorus</w:t>
      </w:r>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E74745">
        <w:rPr>
          <w:rFonts w:ascii="Times New Roman" w:hAnsi="Times New Roman" w:cs="Times New Roman"/>
          <w:sz w:val="24"/>
          <w:szCs w:val="24"/>
        </w:rPr>
        <w:t xml:space="preserve"> </w:t>
      </w:r>
      <w:r w:rsidR="00B46078">
        <w:rPr>
          <w:rFonts w:ascii="Times New Roman" w:hAnsi="Times New Roman" w:cs="Times New Roman"/>
          <w:sz w:val="24"/>
          <w:szCs w:val="24"/>
        </w:rPr>
        <w:t xml:space="preserve">phyluc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TrimAl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lastRenderedPageBreak/>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ModelFinder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UFBoo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aLR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support using the nw_ed function from Newick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phytools</w:t>
      </w:r>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ggtre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reeio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sCF and gCF)</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gCF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sCF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r w:rsidR="00B12D60" w:rsidRPr="00B12D60">
        <w:rPr>
          <w:rFonts w:ascii="Times New Roman" w:hAnsi="Times New Roman" w:cs="Times New Roman"/>
          <w:sz w:val="24"/>
          <w:szCs w:val="24"/>
        </w:rPr>
        <w:t>gCF and sCF</w:t>
      </w:r>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r w:rsidR="00B12D60" w:rsidRPr="005B28B3">
        <w:rPr>
          <w:rFonts w:ascii="Times New Roman" w:hAnsi="Times New Roman" w:cs="Times New Roman"/>
          <w:i/>
          <w:iCs/>
          <w:sz w:val="24"/>
          <w:szCs w:val="24"/>
        </w:rPr>
        <w:t>Phodopus sungorus</w:t>
      </w:r>
      <w:r w:rsidR="00B12D60" w:rsidRPr="00B12D60">
        <w:rPr>
          <w:rFonts w:ascii="Times New Roman" w:hAnsi="Times New Roman" w:cs="Times New Roman"/>
          <w:sz w:val="24"/>
          <w:szCs w:val="24"/>
        </w:rPr>
        <w:t xml:space="preserve"> as the outgroup using the nw_reroot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r w:rsidR="00B12D60" w:rsidRPr="00B12D60">
        <w:rPr>
          <w:rFonts w:ascii="Times New Roman" w:hAnsi="Times New Roman" w:cs="Times New Roman"/>
          <w:sz w:val="24"/>
          <w:szCs w:val="24"/>
        </w:rPr>
        <w:t>Newick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00B12D60" w:rsidRPr="00B12D60">
        <w:rPr>
          <w:rFonts w:ascii="Times New Roman" w:hAnsi="Times New Roman" w:cs="Times New Roman"/>
          <w:sz w:val="24"/>
          <w:szCs w:val="24"/>
        </w:rPr>
        <w:t>SortaDate</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Steppan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w:t>
      </w:r>
      <w:r w:rsidR="00B12D60" w:rsidRPr="00B12D60">
        <w:rPr>
          <w:rFonts w:ascii="Times New Roman" w:hAnsi="Times New Roman" w:cs="Times New Roman"/>
          <w:sz w:val="24"/>
          <w:szCs w:val="24"/>
        </w:rPr>
        <w:lastRenderedPageBreak/>
        <w:t>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iCs/>
          <w:sz w:val="24"/>
          <w:szCs w:val="24"/>
        </w:rPr>
        <w:t>Murinae</w:t>
      </w:r>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42DB65FE"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r w:rsidR="007617E0" w:rsidRPr="00E358E6">
        <w:rPr>
          <w:rFonts w:ascii="Times New Roman" w:hAnsi="Times New Roman" w:cs="Times New Roman"/>
          <w:i/>
          <w:iCs/>
          <w:sz w:val="24"/>
          <w:szCs w:val="24"/>
        </w:rPr>
        <w:t>Mastomys natalensi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Hylomyscus alleni</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Praomys delectorum</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Rhabdomys dilectu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 dolichurus</w:t>
      </w:r>
      <w:r w:rsidR="007617E0" w:rsidRPr="00E358E6">
        <w:rPr>
          <w:rFonts w:ascii="Times New Roman" w:hAnsi="Times New Roman" w:cs="Times New Roman"/>
          <w:sz w:val="24"/>
          <w:szCs w:val="24"/>
        </w:rPr>
        <w:t xml:space="preserve">, and </w:t>
      </w:r>
      <w:r w:rsidR="007617E0" w:rsidRPr="00E358E6">
        <w:rPr>
          <w:rFonts w:ascii="Times New Roman" w:hAnsi="Times New Roman" w:cs="Times New Roman"/>
          <w:i/>
          <w:iCs/>
          <w:sz w:val="24"/>
          <w:szCs w:val="24"/>
        </w:rPr>
        <w:t>Rhynchomys soricoides</w:t>
      </w:r>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r w:rsidR="00D26EAA">
        <w:rPr>
          <w:rFonts w:ascii="Times New Roman" w:hAnsi="Times New Roman" w:cs="Times New Roman"/>
          <w:i/>
          <w:iCs/>
          <w:sz w:val="24"/>
          <w:szCs w:val="24"/>
        </w:rPr>
        <w:t xml:space="preserve">Otomys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w:t>
      </w:r>
      <w:r w:rsidR="00D526C2">
        <w:rPr>
          <w:rFonts w:ascii="Times New Roman" w:hAnsi="Times New Roman" w:cs="Times New Roman"/>
          <w:sz w:val="24"/>
          <w:szCs w:val="24"/>
        </w:rPr>
        <w:t xml:space="preserve"> </w:t>
      </w:r>
      <w:r w:rsidR="00D526C2">
        <w:rPr>
          <w:rFonts w:ascii="Times New Roman" w:hAnsi="Times New Roman" w:cs="Times New Roman"/>
          <w:sz w:val="24"/>
          <w:szCs w:val="24"/>
        </w:rPr>
        <w:fldChar w:fldCharType="begin"/>
      </w:r>
      <w:r w:rsidR="00D526C2">
        <w:rPr>
          <w:rFonts w:ascii="Times New Roman" w:hAnsi="Times New Roman" w:cs="Times New Roman"/>
          <w:sz w:val="24"/>
          <w:szCs w:val="24"/>
        </w:rPr>
        <w:instrText xml:space="preserve"> ADDIN EN.CITE &lt;EndNote&gt;&lt;Cite&gt;&lt;Author&gt;Sarver&lt;/Author&gt;&lt;Year&gt;2017&lt;/Year&gt;&lt;RecNum&gt;8&lt;/RecNum&gt;&lt;DisplayText&gt;(Sarver et al. 2017)&lt;/DisplayText&gt;&lt;record&gt;&lt;rec-number&gt;8&lt;/rec-number&gt;&lt;foreign-keys&gt;&lt;key app="EN" db-id="9d2zf5xe89st2nezaxoxd5f7astsztdzpp5p" timestamp="1695831011"&gt;8&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D526C2">
        <w:rPr>
          <w:rFonts w:ascii="Times New Roman" w:hAnsi="Times New Roman" w:cs="Times New Roman"/>
          <w:sz w:val="24"/>
          <w:szCs w:val="24"/>
        </w:rPr>
        <w:fldChar w:fldCharType="separate"/>
      </w:r>
      <w:r w:rsidR="00D526C2">
        <w:rPr>
          <w:rFonts w:ascii="Times New Roman" w:hAnsi="Times New Roman" w:cs="Times New Roman"/>
          <w:noProof/>
          <w:sz w:val="24"/>
          <w:szCs w:val="24"/>
        </w:rPr>
        <w:t>(Sarver et al. 2017)</w:t>
      </w:r>
      <w:r w:rsidR="00D526C2">
        <w:rPr>
          <w:rFonts w:ascii="Times New Roman" w:hAnsi="Times New Roman" w:cs="Times New Roman"/>
          <w:sz w:val="24"/>
          <w:szCs w:val="24"/>
        </w:rPr>
        <w:fldChar w:fldCharType="end"/>
      </w:r>
      <w:r w:rsidR="00D014B3">
        <w:rPr>
          <w:rFonts w:ascii="Times New Roman" w:hAnsi="Times New Roman" w:cs="Times New Roman"/>
          <w:sz w:val="24"/>
          <w:szCs w:val="24"/>
        </w:rPr>
        <w:t xml:space="preserve">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58007E2F"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bedtools makewindows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RepeatMasker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bedtools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trimAl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ModelFinder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RF)</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r w:rsidR="00967279">
        <w:rPr>
          <w:rFonts w:ascii="Times New Roman" w:hAnsi="Times New Roman" w:cs="Times New Roman"/>
          <w:sz w:val="24"/>
          <w:szCs w:val="24"/>
        </w:rPr>
        <w:t>phangorn</w:t>
      </w:r>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RF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RF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w:t>
      </w:r>
      <w:r w:rsidR="0078018B" w:rsidRPr="00031896">
        <w:rPr>
          <w:rFonts w:ascii="Times New Roman" w:hAnsi="Times New Roman" w:cs="Times New Roman"/>
          <w:sz w:val="24"/>
          <w:szCs w:val="24"/>
        </w:rPr>
        <w:lastRenderedPageBreak/>
        <w:t>distribution of wRF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r w:rsidR="00E74745">
        <w:rPr>
          <w:rFonts w:ascii="Times New Roman" w:hAnsi="Times New Roman" w:cs="Times New Roman"/>
          <w:sz w:val="24"/>
          <w:szCs w:val="24"/>
        </w:rPr>
        <w:t>Snakemake</w:t>
      </w:r>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plot using the pafr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ithin each 5Mb window, we calculated wRF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RF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Ensembl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The recombination hotspot coordinates were converted between build 37 and build 38 using the liftOver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RF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RF distance of windows adjacent to the feature with the same metrics for the whole </w:t>
      </w:r>
      <w:r w:rsidR="0012471D">
        <w:rPr>
          <w:rFonts w:ascii="Times New Roman" w:hAnsi="Times New Roman" w:cs="Times New Roman"/>
          <w:iCs/>
          <w:sz w:val="24"/>
          <w:szCs w:val="24"/>
        </w:rPr>
        <w:lastRenderedPageBreak/>
        <w:t>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aov(feature.measure</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feature.label))</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TukeyHSD(anova.resul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bedtools getfasta</w:t>
      </w:r>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liftOver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efore alignment we trimmed non-homologous regions from each ortholog using the trimNonHomologousFragments sub-program within MACSE. Then we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gappy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HyPhy’s aBSREL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and HyPhy’s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For the HyPhy models, no target branch was selected, meaning all branches in the input phylogeny were tested</w:t>
      </w:r>
      <w:r w:rsidR="003D022E">
        <w:rPr>
          <w:rFonts w:ascii="Times New Roman" w:hAnsi="Times New Roman" w:cs="Times New Roman"/>
          <w:sz w:val="24"/>
          <w:szCs w:val="24"/>
        </w:rPr>
        <w:t>.</w:t>
      </w:r>
    </w:p>
    <w:p w14:paraId="4CD31932" w14:textId="41C55A0D"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aBSREL,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 xml:space="preserve">(Benjamini and </w:t>
      </w:r>
      <w:r w:rsidR="00C857C1">
        <w:rPr>
          <w:rFonts w:ascii="Times New Roman" w:hAnsi="Times New Roman" w:cs="Times New Roman"/>
          <w:noProof/>
          <w:sz w:val="24"/>
          <w:szCs w:val="24"/>
        </w:rPr>
        <w:lastRenderedPageBreak/>
        <w:t>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fdr” method in the p.adjust()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aBSREL test, a p-value is generated for each branch in the input gene tree. aBSREL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Snakemak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1C0A19C1"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r w:rsidR="00520AB5">
        <w:rPr>
          <w:rFonts w:ascii="Times New Roman" w:hAnsi="Times New Roman" w:cs="Times New Roman"/>
          <w:sz w:val="24"/>
          <w:szCs w:val="24"/>
        </w:rPr>
        <w:t xml:space="preserve">Old World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Rhombomys opimus</w:t>
      </w:r>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Phodopus sungorus</w:t>
      </w:r>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of all 2,632 UCEs is identical to one inferred from concatenation (Fig. S1)</w:t>
      </w:r>
      <w:commentRangeStart w:id="37"/>
      <w:commentRangeStart w:id="38"/>
      <w:commentRangeStart w:id="39"/>
      <w:commentRangeStart w:id="40"/>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37"/>
      <w:r w:rsidR="000C0807">
        <w:rPr>
          <w:rStyle w:val="CommentReference"/>
        </w:rPr>
        <w:commentReference w:id="37"/>
      </w:r>
      <w:commentRangeEnd w:id="38"/>
      <w:r w:rsidR="003C5940">
        <w:rPr>
          <w:rStyle w:val="CommentReference"/>
        </w:rPr>
        <w:commentReference w:id="38"/>
      </w:r>
      <w:commentRangeEnd w:id="39"/>
      <w:r w:rsidR="00232CAF">
        <w:rPr>
          <w:rStyle w:val="CommentReference"/>
        </w:rPr>
        <w:commentReference w:id="39"/>
      </w:r>
      <w:commentRangeEnd w:id="40"/>
      <w:r w:rsidR="001F7F91">
        <w:rPr>
          <w:rStyle w:val="CommentReference"/>
        </w:rPr>
        <w:commentReference w:id="40"/>
      </w:r>
    </w:p>
    <w:p w14:paraId="2088ABF5" w14:textId="56EA79A6"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 xml:space="preserve">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is recapitulated </w:t>
      </w:r>
      <w:del w:id="41" w:author="Thomas, Gregg [2]" w:date="2023-09-27T12:16:00Z">
        <w:r w:rsidR="007B17B5" w:rsidDel="005F6DDC">
          <w:rPr>
            <w:rFonts w:ascii="Times New Roman" w:hAnsi="Times New Roman" w:cs="Times New Roman"/>
            <w:sz w:val="24"/>
            <w:szCs w:val="24"/>
          </w:rPr>
          <w:delText>u</w:delText>
        </w:r>
        <w:r w:rsidR="007903E2" w:rsidDel="005F6DDC">
          <w:rPr>
            <w:rFonts w:ascii="Times New Roman" w:hAnsi="Times New Roman" w:cs="Times New Roman"/>
            <w:sz w:val="24"/>
            <w:szCs w:val="24"/>
          </w:rPr>
          <w:delText>nder a coalescent model</w:delText>
        </w:r>
      </w:del>
      <w:ins w:id="42" w:author="Thomas, Gregg [2]" w:date="2023-09-27T12:16:00Z">
        <w:r w:rsidR="005F6DDC">
          <w:rPr>
            <w:rFonts w:ascii="Times New Roman" w:hAnsi="Times New Roman" w:cs="Times New Roman"/>
            <w:sz w:val="24"/>
            <w:szCs w:val="24"/>
          </w:rPr>
          <w:t>using a quartet-based summary method</w:t>
        </w:r>
      </w:ins>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Murina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Arvicanthini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 at 10.82 Ma (F) and Murini and Praomyini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murines</w:t>
      </w:r>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r w:rsidR="00810482" w:rsidRPr="004A2232">
        <w:rPr>
          <w:rFonts w:ascii="Times New Roman" w:hAnsi="Times New Roman" w:cs="Times New Roman"/>
          <w:i/>
          <w:iCs/>
          <w:sz w:val="24"/>
          <w:szCs w:val="24"/>
        </w:rPr>
        <w:t>Otomys typis</w:t>
      </w:r>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293067EB"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del w:id="43" w:author="Thomas, Gregg [2]" w:date="2023-09-27T14:02:00Z">
        <w:r w:rsidR="00FF201C" w:rsidDel="00D526C2">
          <w:rPr>
            <w:rFonts w:ascii="Times New Roman" w:hAnsi="Times New Roman" w:cs="Times New Roman"/>
            <w:sz w:val="24"/>
            <w:szCs w:val="24"/>
          </w:rPr>
          <w:delText xml:space="preserve">phylogenies </w:delText>
        </w:r>
      </w:del>
      <w:ins w:id="44" w:author="Thomas, Gregg [2]" w:date="2023-09-27T14:02:00Z">
        <w:r w:rsidR="00D526C2">
          <w:rPr>
            <w:rFonts w:ascii="Times New Roman" w:hAnsi="Times New Roman" w:cs="Times New Roman"/>
            <w:sz w:val="24"/>
            <w:szCs w:val="24"/>
          </w:rPr>
          <w:t>trees</w:t>
        </w:r>
        <w:r w:rsidR="00D526C2">
          <w:rPr>
            <w:rFonts w:ascii="Times New Roman" w:hAnsi="Times New Roman" w:cs="Times New Roman"/>
            <w:sz w:val="24"/>
            <w:szCs w:val="24"/>
          </w:rPr>
          <w:t xml:space="preserve"> </w:t>
        </w:r>
      </w:ins>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del w:id="45" w:author="Thomas, Gregg [2]" w:date="2023-09-27T12:17:00Z">
        <w:r w:rsidR="00DB4B2B" w:rsidDel="005F6DDC">
          <w:rPr>
            <w:rFonts w:ascii="Times New Roman" w:hAnsi="Times New Roman" w:cs="Times New Roman"/>
            <w:sz w:val="24"/>
            <w:szCs w:val="24"/>
          </w:rPr>
          <w:delText>constant</w:delText>
        </w:r>
      </w:del>
      <w:ins w:id="46" w:author="Thomas, Gregg [2]" w:date="2023-09-27T12:17:00Z">
        <w:r w:rsidR="005F6DDC">
          <w:rPr>
            <w:rFonts w:ascii="Times New Roman" w:hAnsi="Times New Roman" w:cs="Times New Roman"/>
            <w:sz w:val="24"/>
            <w:szCs w:val="24"/>
          </w:rPr>
          <w:t>consistent with the species tree</w:t>
        </w:r>
      </w:ins>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w:t>
      </w:r>
      <w:commentRangeStart w:id="47"/>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47"/>
      <w:r w:rsidR="00DE47D8">
        <w:rPr>
          <w:rStyle w:val="CommentReference"/>
        </w:rPr>
        <w:commentReference w:id="47"/>
      </w:r>
      <w:r w:rsidR="008A4AF9">
        <w:rPr>
          <w:rFonts w:ascii="Times New Roman" w:hAnsi="Times New Roman" w:cs="Times New Roman"/>
          <w:sz w:val="24"/>
          <w:szCs w:val="24"/>
        </w:rPr>
        <w:t xml:space="preserve">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del w:id="48" w:author="Thomas, Gregg [2]" w:date="2023-09-27T12:17:00Z">
        <w:r w:rsidR="00DB4B2B" w:rsidDel="005F6DDC">
          <w:rPr>
            <w:rFonts w:ascii="Times New Roman" w:hAnsi="Times New Roman" w:cs="Times New Roman"/>
            <w:sz w:val="24"/>
            <w:szCs w:val="24"/>
          </w:rPr>
          <w:delText xml:space="preserve">species </w:delText>
        </w:r>
      </w:del>
      <w:del w:id="49" w:author="Thomas, Gregg [2]" w:date="2023-09-27T12:18:00Z">
        <w:r w:rsidR="00DB4B2B" w:rsidDel="005F6DDC">
          <w:rPr>
            <w:rFonts w:ascii="Times New Roman" w:hAnsi="Times New Roman" w:cs="Times New Roman"/>
            <w:sz w:val="24"/>
            <w:szCs w:val="24"/>
          </w:rPr>
          <w:delText xml:space="preserve">trees </w:delText>
        </w:r>
      </w:del>
      <w:ins w:id="50" w:author="Thomas, Gregg [2]" w:date="2023-09-27T12:18:00Z">
        <w:r w:rsidR="005F6DDC">
          <w:rPr>
            <w:rFonts w:ascii="Times New Roman" w:hAnsi="Times New Roman" w:cs="Times New Roman"/>
            <w:sz w:val="24"/>
            <w:szCs w:val="24"/>
          </w:rPr>
          <w:t>topologies</w:t>
        </w:r>
        <w:r w:rsidR="005F6DDC">
          <w:rPr>
            <w:rFonts w:ascii="Times New Roman" w:hAnsi="Times New Roman" w:cs="Times New Roman"/>
            <w:sz w:val="24"/>
            <w:szCs w:val="24"/>
          </w:rPr>
          <w:t xml:space="preserve"> </w:t>
        </w:r>
      </w:ins>
      <w:r w:rsidR="00DB4B2B">
        <w:rPr>
          <w:rFonts w:ascii="Times New Roman" w:hAnsi="Times New Roman" w:cs="Times New Roman"/>
          <w:sz w:val="24"/>
          <w:szCs w:val="24"/>
        </w:rPr>
        <w:t>each comprise roughly 14% of all recovered topologies (Fig. 2), though</w:t>
      </w:r>
      <w:ins w:id="51" w:author="Thomas, Gregg [2]" w:date="2023-09-27T12:23:00Z">
        <w:r w:rsidR="005F6DDC">
          <w:rPr>
            <w:rFonts w:ascii="Times New Roman" w:hAnsi="Times New Roman" w:cs="Times New Roman"/>
            <w:sz w:val="24"/>
            <w:szCs w:val="24"/>
          </w:rPr>
          <w:t>,</w:t>
        </w:r>
      </w:ins>
      <w:r w:rsidR="00DB4B2B">
        <w:rPr>
          <w:rFonts w:ascii="Times New Roman" w:hAnsi="Times New Roman" w:cs="Times New Roman"/>
          <w:sz w:val="24"/>
          <w:szCs w:val="24"/>
        </w:rPr>
        <w:t xml:space="preserve"> interestingly</w:t>
      </w:r>
      <w:ins w:id="52" w:author="Thomas, Gregg [2]" w:date="2023-09-27T12:23:00Z">
        <w:r w:rsidR="005F6DDC">
          <w:rPr>
            <w:rFonts w:ascii="Times New Roman" w:hAnsi="Times New Roman" w:cs="Times New Roman"/>
            <w:sz w:val="24"/>
            <w:szCs w:val="24"/>
          </w:rPr>
          <w:t>,</w:t>
        </w:r>
      </w:ins>
      <w:r w:rsidR="00DB4B2B">
        <w:rPr>
          <w:rFonts w:ascii="Times New Roman" w:hAnsi="Times New Roman" w:cs="Times New Roman"/>
          <w:sz w:val="24"/>
          <w:szCs w:val="24"/>
        </w:rPr>
        <w:t xml:space="preserve">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T</w:t>
      </w:r>
      <w:commentRangeStart w:id="53"/>
      <w:r w:rsidR="003C5A3D">
        <w:rPr>
          <w:rFonts w:ascii="Times New Roman" w:hAnsi="Times New Roman" w:cs="Times New Roman"/>
          <w:sz w:val="24"/>
          <w:szCs w:val="24"/>
        </w:rPr>
        <w:t xml:space="preserve">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commentRangeEnd w:id="53"/>
      <w:r w:rsidR="00DE47D8">
        <w:rPr>
          <w:rStyle w:val="CommentReference"/>
        </w:rPr>
        <w:commentReference w:id="53"/>
      </w:r>
      <w:r w:rsidR="003C5A3D">
        <w:rPr>
          <w:rFonts w:ascii="Times New Roman" w:hAnsi="Times New Roman" w:cs="Times New Roman"/>
          <w:sz w:val="24"/>
          <w:szCs w:val="24"/>
        </w:rPr>
        <w:t>.</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5FCF25BE"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o assess how large structural variation, such as inversions and translocations, may influence our inferences of phylogenetic relatedness along the genome, we aligned the reference </w:t>
      </w:r>
      <w:r>
        <w:rPr>
          <w:rFonts w:ascii="Times New Roman" w:hAnsi="Times New Roman" w:cs="Times New Roman"/>
          <w:sz w:val="24"/>
          <w:szCs w:val="24"/>
        </w:rPr>
        <w:lastRenderedPageBreak/>
        <w:t>genomes of mouse and rat</w:t>
      </w:r>
      <w:commentRangeStart w:id="54"/>
      <w:commentRangeStart w:id="55"/>
      <w:r>
        <w:rPr>
          <w:rFonts w:ascii="Times New Roman" w:hAnsi="Times New Roman" w:cs="Times New Roman"/>
          <w:sz w:val="24"/>
          <w:szCs w:val="24"/>
        </w:rPr>
        <w:t>.</w:t>
      </w:r>
      <w:commentRangeEnd w:id="54"/>
      <w:r w:rsidR="00ED58BF">
        <w:rPr>
          <w:rStyle w:val="CommentReference"/>
        </w:rPr>
        <w:commentReference w:id="54"/>
      </w:r>
      <w:commentRangeEnd w:id="55"/>
      <w:r w:rsidR="003F7F8C">
        <w:rPr>
          <w:rStyle w:val="CommentReference"/>
        </w:rPr>
        <w:commentReference w:id="55"/>
      </w:r>
      <w:r>
        <w:rPr>
          <w:rFonts w:ascii="Times New Roman" w:hAnsi="Times New Roman" w:cs="Times New Roman"/>
          <w:sz w:val="24"/>
          <w:szCs w:val="24"/>
        </w:rPr>
        <w:t xml:space="preserve"> These two species span the divergence of the sample for which we assessed genome-wide discordance</w:t>
      </w:r>
      <w:ins w:id="56" w:author="Thomas, Gregg [2]" w:date="2023-09-27T14:02:00Z">
        <w:r w:rsidR="00D526C2">
          <w:rPr>
            <w:rFonts w:ascii="Times New Roman" w:hAnsi="Times New Roman" w:cs="Times New Roman"/>
            <w:sz w:val="24"/>
            <w:szCs w:val="24"/>
          </w:rPr>
          <w:t>,</w:t>
        </w:r>
      </w:ins>
      <w:r>
        <w:rPr>
          <w:rFonts w:ascii="Times New Roman" w:hAnsi="Times New Roman" w:cs="Times New Roman"/>
          <w:sz w:val="24"/>
          <w:szCs w:val="24"/>
        </w:rPr>
        <w:t xml:space="preserve"> so the level of large structural variation present among them should give us an idea of the amount of ancestral variation in our sample. We find that the mouse and rat genomes are </w:t>
      </w:r>
      <w:r w:rsidR="00957370">
        <w:rPr>
          <w:rFonts w:ascii="Times New Roman" w:hAnsi="Times New Roman" w:cs="Times New Roman"/>
          <w:sz w:val="24"/>
          <w:szCs w:val="24"/>
        </w:rPr>
        <w:t>mostly</w:t>
      </w:r>
      <w:r>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commentRangeStart w:id="57"/>
      <w:commentRangeStart w:id="58"/>
      <w:commentRangeEnd w:id="57"/>
      <w:r w:rsidR="00ED58BF">
        <w:rPr>
          <w:rStyle w:val="CommentReference"/>
        </w:rPr>
        <w:commentReference w:id="57"/>
      </w:r>
      <w:commentRangeEnd w:id="58"/>
      <w:r w:rsidR="003F7F8C">
        <w:rPr>
          <w:rStyle w:val="CommentReference"/>
        </w:rPr>
        <w:commentReference w:id="58"/>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commentRangeStart w:id="59"/>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59"/>
      <w:r w:rsidR="00A709D0">
        <w:rPr>
          <w:rStyle w:val="CommentReference"/>
        </w:rPr>
        <w:commentReference w:id="59"/>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w:t>
      </w:r>
      <w:commentRangeStart w:id="60"/>
      <w:commentRangeStart w:id="61"/>
      <w:r w:rsidR="00A709D0">
        <w:rPr>
          <w:rFonts w:ascii="Times New Roman" w:hAnsi="Times New Roman" w:cs="Times New Roman"/>
          <w:sz w:val="24"/>
          <w:szCs w:val="24"/>
        </w:rPr>
        <w:t>analyses</w:t>
      </w:r>
      <w:commentRangeEnd w:id="60"/>
      <w:r w:rsidR="00ED58BF">
        <w:rPr>
          <w:rStyle w:val="CommentReference"/>
        </w:rPr>
        <w:commentReference w:id="60"/>
      </w:r>
      <w:commentRangeEnd w:id="61"/>
      <w:r w:rsidR="003F7F8C">
        <w:rPr>
          <w:rStyle w:val="CommentReference"/>
        </w:rPr>
        <w:commentReference w:id="61"/>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679D5CB1" w14:textId="53155050" w:rsidR="00CC2409" w:rsidRDefault="00AD773B" w:rsidP="00F413E3">
      <w:pPr>
        <w:spacing w:after="0"/>
        <w:jc w:val="both"/>
        <w:rPr>
          <w:ins w:id="62" w:author="Thomas, Gregg [2]" w:date="2023-09-28T10:40:00Z"/>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ins w:id="63" w:author="Thomas, Gregg [2]" w:date="2023-09-28T10:39:00Z">
        <w:r w:rsidR="00CC2409">
          <w:rPr>
            <w:rFonts w:ascii="Times New Roman" w:hAnsi="Times New Roman" w:cs="Times New Roman"/>
            <w:sz w:val="24"/>
            <w:szCs w:val="24"/>
          </w:rPr>
          <w:t xml:space="preserve"> (Fig. 4A)</w:t>
        </w:r>
      </w:ins>
      <w:ins w:id="64" w:author="Thomas, Gregg [2]" w:date="2023-09-28T10:38:00Z">
        <w:r w:rsidR="00CC2409">
          <w:rPr>
            <w:rFonts w:ascii="Times New Roman" w:hAnsi="Times New Roman" w:cs="Times New Roman"/>
            <w:sz w:val="24"/>
            <w:szCs w:val="24"/>
          </w:rPr>
          <w:t xml:space="preserve"> and the</w:t>
        </w:r>
      </w:ins>
      <w:ins w:id="65" w:author="Thomas, Gregg [2]" w:date="2023-09-28T10:39:00Z">
        <w:r w:rsidR="00CC2409">
          <w:rPr>
            <w:rFonts w:ascii="Times New Roman" w:hAnsi="Times New Roman" w:cs="Times New Roman"/>
            <w:sz w:val="24"/>
            <w:szCs w:val="24"/>
          </w:rPr>
          <w:t xml:space="preserve"> rate at which tree similarity changes between the first 10kb window and every other 10kb window (Fig. 4B)</w:t>
        </w:r>
      </w:ins>
      <w:r w:rsidR="00D97F51" w:rsidRPr="00031896">
        <w:rPr>
          <w:rFonts w:ascii="Times New Roman" w:hAnsi="Times New Roman" w:cs="Times New Roman"/>
          <w:sz w:val="24"/>
          <w:szCs w:val="24"/>
        </w:rPr>
        <w:t xml:space="preserve">. </w:t>
      </w:r>
      <w:commentRangeStart w:id="66"/>
      <w:commentRangeStart w:id="67"/>
      <w:r w:rsidR="00761992">
        <w:rPr>
          <w:rFonts w:ascii="Times New Roman" w:hAnsi="Times New Roman" w:cs="Times New Roman"/>
          <w:sz w:val="24"/>
          <w:szCs w:val="24"/>
        </w:rPr>
        <w:t>Surprisingly</w:t>
      </w:r>
      <w:commentRangeEnd w:id="66"/>
      <w:r w:rsidR="00ED58BF">
        <w:rPr>
          <w:rStyle w:val="CommentReference"/>
        </w:rPr>
        <w:commentReference w:id="66"/>
      </w:r>
      <w:commentRangeEnd w:id="67"/>
      <w:r w:rsidR="003F7F8C">
        <w:rPr>
          <w:rStyle w:val="CommentReference"/>
        </w:rPr>
        <w:commentReference w:id="67"/>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ins w:id="68" w:author="Thomas, Gregg [2]" w:date="2023-09-27T14:02:00Z">
        <w:r w:rsidR="00D526C2">
          <w:rPr>
            <w:rFonts w:ascii="Times New Roman" w:hAnsi="Times New Roman" w:cs="Times New Roman"/>
            <w:sz w:val="24"/>
            <w:szCs w:val="24"/>
          </w:rPr>
          <w:t>d</w:t>
        </w:r>
      </w:ins>
      <w:r w:rsidR="00761992">
        <w:rPr>
          <w:rFonts w:ascii="Times New Roman" w:hAnsi="Times New Roman" w:cs="Times New Roman"/>
          <w:sz w:val="24"/>
          <w:szCs w:val="24"/>
        </w:rPr>
        <w:t xml:space="preserve"> at this scale</w:t>
      </w:r>
      <w:del w:id="69" w:author="Thomas, Gregg [2]" w:date="2023-09-28T10:39:00Z">
        <w:r w:rsidR="006969A5" w:rsidRPr="00031896" w:rsidDel="00CC2409">
          <w:rPr>
            <w:rFonts w:ascii="Times New Roman" w:hAnsi="Times New Roman" w:cs="Times New Roman"/>
            <w:sz w:val="24"/>
            <w:szCs w:val="24"/>
          </w:rPr>
          <w:delText xml:space="preserve"> (</w:delText>
        </w:r>
        <w:r w:rsidR="00D97F51" w:rsidRPr="00031896" w:rsidDel="00CC2409">
          <w:rPr>
            <w:rFonts w:ascii="Times New Roman" w:hAnsi="Times New Roman" w:cs="Times New Roman"/>
            <w:sz w:val="24"/>
            <w:szCs w:val="24"/>
          </w:rPr>
          <w:delText>Fi</w:delText>
        </w:r>
        <w:r w:rsidR="006969A5" w:rsidRPr="00031896" w:rsidDel="00CC2409">
          <w:rPr>
            <w:rFonts w:ascii="Times New Roman" w:hAnsi="Times New Roman" w:cs="Times New Roman"/>
            <w:sz w:val="24"/>
            <w:szCs w:val="24"/>
          </w:rPr>
          <w:delText>g</w:delText>
        </w:r>
        <w:r w:rsidR="006A7AC9" w:rsidDel="00CC2409">
          <w:rPr>
            <w:rFonts w:ascii="Times New Roman" w:hAnsi="Times New Roman" w:cs="Times New Roman"/>
            <w:sz w:val="24"/>
            <w:szCs w:val="24"/>
          </w:rPr>
          <w:delText xml:space="preserve">. </w:delText>
        </w:r>
        <w:r w:rsidR="004E0DDF" w:rsidDel="00CC2409">
          <w:rPr>
            <w:rFonts w:ascii="Times New Roman" w:hAnsi="Times New Roman" w:cs="Times New Roman"/>
            <w:sz w:val="24"/>
            <w:szCs w:val="24"/>
          </w:rPr>
          <w:delText>4</w:delText>
        </w:r>
        <w:r w:rsidR="006969A5" w:rsidRPr="00031896" w:rsidDel="00CC2409">
          <w:rPr>
            <w:rFonts w:ascii="Times New Roman" w:hAnsi="Times New Roman" w:cs="Times New Roman"/>
            <w:sz w:val="24"/>
            <w:szCs w:val="24"/>
          </w:rPr>
          <w:delText>)</w:delText>
        </w:r>
      </w:del>
      <w:r w:rsidR="006969A5" w:rsidRPr="00031896">
        <w:rPr>
          <w:rFonts w:ascii="Times New Roman" w:hAnsi="Times New Roman" w:cs="Times New Roman"/>
          <w:sz w:val="24"/>
          <w:szCs w:val="24"/>
        </w:rPr>
        <w:t>.</w:t>
      </w:r>
      <w:ins w:id="70" w:author="Thomas, Gregg [2]" w:date="2023-09-28T10:40:00Z">
        <w:r w:rsidR="00CC2409">
          <w:rPr>
            <w:rFonts w:ascii="Times New Roman" w:hAnsi="Times New Roman" w:cs="Times New Roman"/>
            <w:sz w:val="24"/>
            <w:szCs w:val="24"/>
          </w:rPr>
          <w:t xml:space="preserve"> We also tested whether recombination rate is correlated with tree similarity to the species tree by averaging wRF over all 10kb window trees within a 5Mb recombination window and do observe a </w:t>
        </w:r>
      </w:ins>
      <w:ins w:id="71" w:author="Thomas, Gregg [2]" w:date="2023-09-28T10:41:00Z">
        <w:r w:rsidR="00CC2409">
          <w:rPr>
            <w:rFonts w:ascii="Times New Roman" w:hAnsi="Times New Roman" w:cs="Times New Roman"/>
            <w:sz w:val="24"/>
            <w:szCs w:val="24"/>
          </w:rPr>
          <w:t xml:space="preserve">slight positive correlation (Fig. 4C). In other words, we find that there is no increasing </w:t>
        </w:r>
        <w:r w:rsidR="00CC2409">
          <w:rPr>
            <w:rFonts w:ascii="Times New Roman" w:hAnsi="Times New Roman" w:cs="Times New Roman"/>
            <w:i/>
            <w:iCs/>
            <w:sz w:val="24"/>
            <w:szCs w:val="24"/>
          </w:rPr>
          <w:t>local</w:t>
        </w:r>
        <w:r w:rsidR="00CC2409">
          <w:rPr>
            <w:rFonts w:ascii="Times New Roman" w:hAnsi="Times New Roman" w:cs="Times New Roman"/>
            <w:sz w:val="24"/>
            <w:szCs w:val="24"/>
          </w:rPr>
          <w:t xml:space="preserve"> phylogenetic discordance with increasing recombination rate, but that there is increasing </w:t>
        </w:r>
      </w:ins>
      <w:ins w:id="72" w:author="Thomas, Gregg [2]" w:date="2023-09-28T10:42:00Z">
        <w:r w:rsidR="00CC2409">
          <w:rPr>
            <w:rFonts w:ascii="Times New Roman" w:hAnsi="Times New Roman" w:cs="Times New Roman"/>
            <w:sz w:val="24"/>
            <w:szCs w:val="24"/>
          </w:rPr>
          <w:t>average phylogenetic discordance with the genome-wide species tree.</w:t>
        </w:r>
      </w:ins>
    </w:p>
    <w:p w14:paraId="5C9CA582" w14:textId="4946A238" w:rsidR="00AD773B" w:rsidRPr="00031896" w:rsidRDefault="00E6507A"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ins w:id="73" w:author="Thomas, Gregg [2]" w:date="2023-09-28T10:42:00Z">
        <w:r w:rsidR="00CC2409">
          <w:rPr>
            <w:rFonts w:ascii="Times New Roman" w:hAnsi="Times New Roman" w:cs="Times New Roman"/>
            <w:sz w:val="24"/>
            <w:szCs w:val="24"/>
          </w:rPr>
          <w:tab/>
        </w:r>
      </w:ins>
      <w:r>
        <w:rPr>
          <w:rFonts w:ascii="Times New Roman" w:hAnsi="Times New Roman" w:cs="Times New Roman"/>
          <w:sz w:val="24"/>
          <w:szCs w:val="24"/>
        </w:rPr>
        <w:t xml:space="preserve">We </w:t>
      </w:r>
      <w:del w:id="74" w:author="Thomas, Gregg [2]" w:date="2023-09-28T10:42:00Z">
        <w:r w:rsidDel="00CC2409">
          <w:rPr>
            <w:rFonts w:ascii="Times New Roman" w:hAnsi="Times New Roman" w:cs="Times New Roman"/>
            <w:sz w:val="24"/>
            <w:szCs w:val="24"/>
          </w:rPr>
          <w:delText>do, however, find that</w:delText>
        </w:r>
      </w:del>
      <w:ins w:id="75" w:author="Thomas, Gregg [2]" w:date="2023-09-28T10:42:00Z">
        <w:r w:rsidR="00CC2409">
          <w:rPr>
            <w:rFonts w:ascii="Times New Roman" w:hAnsi="Times New Roman" w:cs="Times New Roman"/>
            <w:sz w:val="24"/>
            <w:szCs w:val="24"/>
          </w:rPr>
          <w:t>also examine</w:t>
        </w:r>
      </w:ins>
      <w:r>
        <w:rPr>
          <w:rFonts w:ascii="Times New Roman" w:hAnsi="Times New Roman" w:cs="Times New Roman"/>
          <w:sz w:val="24"/>
          <w:szCs w:val="24"/>
        </w:rPr>
        <w:t xml:space="preserve"> regions of the genome centered on recombination hotspots identified in </w:t>
      </w:r>
      <w:r>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ins w:id="76" w:author="Thomas, Gregg [2]" w:date="2023-09-28T10:42:00Z">
        <w:r w:rsidR="00CC2409">
          <w:rPr>
            <w:rFonts w:ascii="Times New Roman" w:hAnsi="Times New Roman" w:cs="Times New Roman"/>
            <w:sz w:val="24"/>
            <w:szCs w:val="24"/>
          </w:rPr>
          <w:t xml:space="preserve">and find that they </w:t>
        </w:r>
      </w:ins>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ins w:id="77" w:author="Thomas, Gregg [2]" w:date="2023-09-28T10:43:00Z">
        <w:r w:rsidR="00CC2409">
          <w:rPr>
            <w:rFonts w:ascii="Times New Roman" w:hAnsi="Times New Roman" w:cs="Times New Roman"/>
            <w:sz w:val="24"/>
            <w:szCs w:val="24"/>
          </w:rPr>
          <w:t xml:space="preserve">Taken with the above, </w:t>
        </w:r>
      </w:ins>
      <w:del w:id="78" w:author="Thomas, Gregg [2]" w:date="2023-09-28T10:43:00Z">
        <w:r w:rsidR="006017A7" w:rsidDel="00CC2409">
          <w:rPr>
            <w:rFonts w:ascii="Times New Roman" w:hAnsi="Times New Roman" w:cs="Times New Roman"/>
            <w:sz w:val="24"/>
            <w:szCs w:val="24"/>
          </w:rPr>
          <w:delText>T</w:delText>
        </w:r>
      </w:del>
      <w:ins w:id="79" w:author="Thomas, Gregg [2]" w:date="2023-09-28T10:43:00Z">
        <w:r w:rsidR="00CC2409">
          <w:rPr>
            <w:rFonts w:ascii="Times New Roman" w:hAnsi="Times New Roman" w:cs="Times New Roman"/>
            <w:sz w:val="24"/>
            <w:szCs w:val="24"/>
          </w:rPr>
          <w:t>t</w:t>
        </w:r>
      </w:ins>
      <w:r w:rsidR="006017A7">
        <w:rPr>
          <w:rFonts w:ascii="Times New Roman" w:hAnsi="Times New Roman" w:cs="Times New Roman"/>
          <w:sz w:val="24"/>
          <w:szCs w:val="24"/>
        </w:rPr>
        <w:t>his indicates that</w:t>
      </w:r>
      <w:ins w:id="80" w:author="Thomas, Gregg [2]" w:date="2023-09-28T10:43:00Z">
        <w:r w:rsidR="00CC2409">
          <w:rPr>
            <w:rFonts w:ascii="Times New Roman" w:hAnsi="Times New Roman" w:cs="Times New Roman"/>
            <w:sz w:val="24"/>
            <w:szCs w:val="24"/>
          </w:rPr>
          <w:t>, while regions with high recombination are not locally more discordant than regions with low recombination,</w:t>
        </w:r>
      </w:ins>
      <w:r w:rsidR="006017A7">
        <w:rPr>
          <w:rFonts w:ascii="Times New Roman" w:hAnsi="Times New Roman" w:cs="Times New Roman"/>
          <w:sz w:val="24"/>
          <w:szCs w:val="24"/>
        </w:rPr>
        <w:t xml:space="preserve"> </w:t>
      </w:r>
      <w:del w:id="81" w:author="Thomas, Gregg [2]" w:date="2023-09-28T10:43:00Z">
        <w:r w:rsidR="006017A7" w:rsidDel="00CC2409">
          <w:rPr>
            <w:rFonts w:ascii="Times New Roman" w:hAnsi="Times New Roman" w:cs="Times New Roman"/>
            <w:sz w:val="24"/>
            <w:szCs w:val="24"/>
          </w:rPr>
          <w:delText>regions around hotspots</w:delText>
        </w:r>
      </w:del>
      <w:ins w:id="82" w:author="Thomas, Gregg [2]" w:date="2023-09-28T10:43:00Z">
        <w:r w:rsidR="00CC2409">
          <w:rPr>
            <w:rFonts w:ascii="Times New Roman" w:hAnsi="Times New Roman" w:cs="Times New Roman"/>
            <w:sz w:val="24"/>
            <w:szCs w:val="24"/>
          </w:rPr>
          <w:t xml:space="preserve"> they do</w:t>
        </w:r>
      </w:ins>
      <w:r w:rsidR="006017A7">
        <w:rPr>
          <w:rFonts w:ascii="Times New Roman" w:hAnsi="Times New Roman" w:cs="Times New Roman"/>
          <w:sz w:val="24"/>
          <w:szCs w:val="24"/>
        </w:rPr>
        <w:t xml:space="preserve">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We find that the phylogenetic similarity around protein coding genes is similar to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83"/>
      <w:commentRangeStart w:id="84"/>
      <w:commentRangeEnd w:id="83"/>
      <w:r w:rsidR="00ED58BF">
        <w:rPr>
          <w:rStyle w:val="CommentReference"/>
        </w:rPr>
        <w:commentReference w:id="83"/>
      </w:r>
      <w:commentRangeEnd w:id="84"/>
      <w:r w:rsidR="003F7F8C">
        <w:rPr>
          <w:rStyle w:val="CommentReference"/>
        </w:rPr>
        <w:commentReference w:id="84"/>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w:t>
      </w:r>
      <w:del w:id="85" w:author="Thomas, Gregg [2]" w:date="2023-09-27T14:03:00Z">
        <w:r w:rsidR="00455BDD" w:rsidDel="00D526C2">
          <w:rPr>
            <w:rFonts w:ascii="Times New Roman" w:hAnsi="Times New Roman" w:cs="Times New Roman"/>
            <w:sz w:val="24"/>
            <w:szCs w:val="24"/>
          </w:rPr>
          <w:delText>’</w:delText>
        </w:r>
      </w:del>
      <w:r w:rsidR="00455BDD">
        <w:rPr>
          <w:rFonts w:ascii="Times New Roman" w:hAnsi="Times New Roman" w:cs="Times New Roman"/>
          <w:sz w:val="24"/>
          <w:szCs w:val="24"/>
        </w:rPr>
        <w:t>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We also note that positively selected genes are significantly more similar to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68A4CF3"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 xml:space="preserve">tests </w:t>
      </w:r>
      <w:r w:rsidR="00352DEE">
        <w:rPr>
          <w:rFonts w:ascii="Times New Roman" w:hAnsi="Times New Roman" w:cs="Times New Roman"/>
          <w:sz w:val="24"/>
          <w:szCs w:val="24"/>
        </w:rPr>
        <w:lastRenderedPageBreak/>
        <w:t>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86"/>
      <w:commentRangeStart w:id="87"/>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86"/>
      <w:r w:rsidR="00ED58BF">
        <w:rPr>
          <w:rStyle w:val="CommentReference"/>
        </w:rPr>
        <w:commentReference w:id="86"/>
      </w:r>
      <w:commentRangeEnd w:id="87"/>
      <w:r w:rsidR="003F7F8C">
        <w:rPr>
          <w:rStyle w:val="CommentReference"/>
        </w:rPr>
        <w:commentReference w:id="87"/>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88"/>
      <w:commentRangeStart w:id="89"/>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88"/>
      <w:r w:rsidR="00ED58BF">
        <w:rPr>
          <w:rStyle w:val="CommentReference"/>
        </w:rPr>
        <w:commentReference w:id="88"/>
      </w:r>
      <w:commentRangeEnd w:id="89"/>
      <w:r w:rsidR="00562FAD">
        <w:rPr>
          <w:rStyle w:val="CommentReference"/>
        </w:rPr>
        <w:commentReference w:id="89"/>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90"/>
      <w:commentRangeStart w:id="91"/>
      <w:r w:rsidR="00604409">
        <w:rPr>
          <w:rFonts w:ascii="Times New Roman" w:hAnsi="Times New Roman" w:cs="Times New Roman"/>
          <w:sz w:val="24"/>
          <w:szCs w:val="24"/>
        </w:rPr>
        <w:t xml:space="preserve">species tree </w:t>
      </w:r>
      <w:commentRangeEnd w:id="90"/>
      <w:r w:rsidR="00ED58BF">
        <w:rPr>
          <w:rStyle w:val="CommentReference"/>
        </w:rPr>
        <w:commentReference w:id="90"/>
      </w:r>
      <w:commentRangeEnd w:id="91"/>
      <w:r w:rsidR="003F7F8C">
        <w:rPr>
          <w:rStyle w:val="CommentReference"/>
        </w:rPr>
        <w:commentReference w:id="91"/>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92"/>
      <w:commentRangeStart w:id="93"/>
      <w:r w:rsidR="00F75BB4">
        <w:rPr>
          <w:rFonts w:ascii="Times New Roman" w:hAnsi="Times New Roman" w:cs="Times New Roman"/>
          <w:sz w:val="24"/>
          <w:szCs w:val="24"/>
        </w:rPr>
        <w:t xml:space="preserve">. </w:t>
      </w:r>
      <w:commentRangeEnd w:id="92"/>
      <w:r w:rsidR="00ED58BF">
        <w:rPr>
          <w:rStyle w:val="CommentReference"/>
        </w:rPr>
        <w:commentReference w:id="92"/>
      </w:r>
      <w:commentRangeEnd w:id="93"/>
      <w:r w:rsidR="00F24868">
        <w:rPr>
          <w:rStyle w:val="CommentReference"/>
        </w:rPr>
        <w:commentReference w:id="93"/>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04249"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 xml:space="preserve">n both cases a limited </w:t>
      </w:r>
      <w:r w:rsidRPr="00B17D7F">
        <w:rPr>
          <w:rFonts w:ascii="Times New Roman" w:hAnsi="Times New Roman" w:cs="Times New Roman"/>
          <w:sz w:val="24"/>
          <w:szCs w:val="24"/>
        </w:rPr>
        <w:lastRenderedPageBreak/>
        <w:t>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94"/>
      <w:commentRangeStart w:id="95"/>
      <w:commentRangeStart w:id="96"/>
      <w:commentRangeStart w:id="97"/>
      <w:r w:rsidRPr="00B17D7F">
        <w:rPr>
          <w:rFonts w:ascii="Times New Roman" w:hAnsi="Times New Roman" w:cs="Times New Roman"/>
          <w:sz w:val="24"/>
          <w:szCs w:val="24"/>
        </w:rPr>
        <w:t xml:space="preserve"> </w:t>
      </w:r>
      <w:commentRangeEnd w:id="94"/>
      <w:r w:rsidR="00D1794F">
        <w:rPr>
          <w:rStyle w:val="CommentReference"/>
        </w:rPr>
        <w:commentReference w:id="94"/>
      </w:r>
      <w:commentRangeEnd w:id="95"/>
      <w:r w:rsidR="001B1ADC">
        <w:rPr>
          <w:rStyle w:val="CommentReference"/>
        </w:rPr>
        <w:commentReference w:id="95"/>
      </w:r>
      <w:commentRangeEnd w:id="96"/>
      <w:r w:rsidR="00ED58BF">
        <w:rPr>
          <w:rStyle w:val="CommentReference"/>
        </w:rPr>
        <w:commentReference w:id="96"/>
      </w:r>
      <w:commentRangeEnd w:id="97"/>
      <w:r w:rsidR="00562FAD">
        <w:rPr>
          <w:rStyle w:val="CommentReference"/>
        </w:rPr>
        <w:commentReference w:id="97"/>
      </w:r>
      <w:r w:rsidRPr="00B17D7F">
        <w:rPr>
          <w:rFonts w:ascii="Times New Roman" w:hAnsi="Times New Roman" w:cs="Times New Roman"/>
          <w:sz w:val="24"/>
          <w:szCs w:val="24"/>
        </w:rPr>
        <w:t>across Murinae</w:t>
      </w:r>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r w:rsidRPr="00B17D7F">
        <w:rPr>
          <w:rFonts w:ascii="Times New Roman" w:hAnsi="Times New Roman" w:cs="Times New Roman"/>
          <w:sz w:val="24"/>
          <w:szCs w:val="24"/>
        </w:rPr>
        <w:t xml:space="preserve">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98"/>
      <w:commentRangeStart w:id="99"/>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98"/>
      <w:r w:rsidR="0065149C">
        <w:rPr>
          <w:rFonts w:ascii="Times New Roman" w:hAnsi="Times New Roman" w:cs="Times New Roman"/>
          <w:sz w:val="24"/>
          <w:szCs w:val="24"/>
        </w:rPr>
        <w:t xml:space="preserve"> Recent work with a focus on Hydromyini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98"/>
      </w:r>
      <w:commentRangeEnd w:id="99"/>
      <w:r w:rsidR="00562FAD">
        <w:rPr>
          <w:rStyle w:val="CommentReference"/>
        </w:rPr>
        <w:commentReference w:id="99"/>
      </w:r>
      <w:r>
        <w:rPr>
          <w:rFonts w:ascii="Times New Roman" w:hAnsi="Times New Roman" w:cs="Times New Roman"/>
          <w:sz w:val="24"/>
          <w:szCs w:val="24"/>
        </w:rPr>
        <w:t xml:space="preserve"> </w:t>
      </w:r>
    </w:p>
    <w:p w14:paraId="20159C81" w14:textId="51A23FE5"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We reconstructed a species tree of murine rodents based</w:t>
      </w:r>
      <w:ins w:id="100" w:author="Thomas, Gregg [2]" w:date="2023-09-27T14:03:00Z">
        <w:r w:rsidR="00D526C2">
          <w:rPr>
            <w:rFonts w:ascii="Times New Roman" w:hAnsi="Times New Roman" w:cs="Times New Roman"/>
            <w:sz w:val="24"/>
            <w:szCs w:val="24"/>
          </w:rPr>
          <w:t xml:space="preserve"> on</w:t>
        </w:r>
      </w:ins>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UFBoot and SH-aL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shorter branches show substantial gene tree discordance (Fig. 1, branches D, E, H, and J), with two recovered clades (E and J) being supported by less than half of all gene trees</w:t>
      </w:r>
      <w:ins w:id="101" w:author="Thomas, Gregg [2]" w:date="2023-09-27T13:58:00Z">
        <w:r w:rsidR="005D2EA3">
          <w:rPr>
            <w:rFonts w:ascii="Times New Roman" w:hAnsi="Times New Roman" w:cs="Times New Roman"/>
            <w:sz w:val="24"/>
            <w:szCs w:val="24"/>
          </w:rPr>
          <w:t>.</w:t>
        </w:r>
      </w:ins>
      <w:del w:id="102" w:author="Thomas, Gregg [2]" w:date="2023-09-27T13:58:00Z">
        <w:r w:rsidR="004F3805" w:rsidDel="005D2EA3">
          <w:rPr>
            <w:rFonts w:ascii="Times New Roman" w:hAnsi="Times New Roman" w:cs="Times New Roman"/>
            <w:sz w:val="24"/>
            <w:szCs w:val="24"/>
          </w:rPr>
          <w:delText>.</w:delText>
        </w:r>
      </w:del>
      <w:del w:id="103" w:author="Thomas, Gregg [2]" w:date="2023-09-27T13:59:00Z">
        <w:r w:rsidR="009F2E46" w:rsidDel="005D2EA3">
          <w:rPr>
            <w:rFonts w:ascii="Times New Roman" w:hAnsi="Times New Roman" w:cs="Times New Roman"/>
            <w:i/>
            <w:iCs/>
            <w:sz w:val="24"/>
            <w:szCs w:val="24"/>
          </w:rPr>
          <w:delText xml:space="preserve"> </w:delText>
        </w:r>
        <w:commentRangeStart w:id="104"/>
        <w:r w:rsidR="009F2E46" w:rsidRPr="00237D7D" w:rsidDel="005D2EA3">
          <w:rPr>
            <w:rFonts w:ascii="Times New Roman" w:hAnsi="Times New Roman" w:cs="Times New Roman"/>
            <w:sz w:val="24"/>
            <w:szCs w:val="24"/>
          </w:rPr>
          <w:delText xml:space="preserve">Where phylogenetic reconstructions have </w:delText>
        </w:r>
        <w:r w:rsidR="00086687" w:rsidDel="005D2EA3">
          <w:rPr>
            <w:rFonts w:ascii="Times New Roman" w:hAnsi="Times New Roman" w:cs="Times New Roman"/>
            <w:sz w:val="24"/>
            <w:szCs w:val="24"/>
          </w:rPr>
          <w:delText>used</w:delText>
        </w:r>
        <w:r w:rsidR="009F2E46" w:rsidRPr="00237D7D" w:rsidDel="005D2EA3">
          <w:rPr>
            <w:rFonts w:ascii="Times New Roman" w:hAnsi="Times New Roman" w:cs="Times New Roman"/>
            <w:sz w:val="24"/>
            <w:szCs w:val="24"/>
          </w:rPr>
          <w:delText xml:space="preserve"> genomic markers</w:delText>
        </w:r>
        <w:r w:rsidR="006F4021" w:rsidRPr="006F4021" w:rsidDel="005D2EA3">
          <w:rPr>
            <w:rFonts w:ascii="Times New Roman" w:hAnsi="Times New Roman" w:cs="Times New Roman"/>
            <w:sz w:val="24"/>
            <w:szCs w:val="24"/>
          </w:rPr>
          <w:delText xml:space="preserve"> </w:delText>
        </w:r>
        <w:r w:rsidR="006F4021" w:rsidRPr="006F4021" w:rsidDel="005D2EA3">
          <w:delText>–</w:delText>
        </w:r>
        <w:r w:rsidR="006F4021" w:rsidDel="005D2EA3">
          <w:rPr>
            <w:rFonts w:ascii="Times New Roman" w:hAnsi="Times New Roman" w:cs="Times New Roman"/>
            <w:sz w:val="24"/>
            <w:szCs w:val="24"/>
          </w:rPr>
          <w:delText xml:space="preserve"> </w:delText>
        </w:r>
        <w:r w:rsidR="009F2E46" w:rsidRPr="00237D7D" w:rsidDel="005D2EA3">
          <w:rPr>
            <w:rFonts w:ascii="Times New Roman" w:hAnsi="Times New Roman" w:cs="Times New Roman"/>
            <w:sz w:val="24"/>
            <w:szCs w:val="24"/>
          </w:rPr>
          <w:delText>including UCEs</w:delText>
        </w:r>
        <w:r w:rsidR="006F4021" w:rsidRPr="006F4021" w:rsidDel="005D2EA3">
          <w:rPr>
            <w:rFonts w:ascii="Times New Roman" w:hAnsi="Times New Roman" w:cs="Times New Roman"/>
            <w:sz w:val="24"/>
            <w:szCs w:val="24"/>
          </w:rPr>
          <w:delText xml:space="preserve"> </w:delText>
        </w:r>
        <w:r w:rsidR="006F4021" w:rsidRPr="006F4021" w:rsidDel="005D2EA3">
          <w:delText>–</w:delText>
        </w:r>
        <w:r w:rsidR="006F4021" w:rsidDel="005D2EA3">
          <w:rPr>
            <w:rFonts w:ascii="Times New Roman" w:hAnsi="Times New Roman" w:cs="Times New Roman"/>
            <w:sz w:val="24"/>
            <w:szCs w:val="24"/>
          </w:rPr>
          <w:delText xml:space="preserve"> </w:delText>
        </w:r>
        <w:r w:rsidR="009F2E46" w:rsidRPr="00237D7D" w:rsidDel="005D2EA3">
          <w:rPr>
            <w:rFonts w:ascii="Times New Roman" w:hAnsi="Times New Roman" w:cs="Times New Roman"/>
            <w:sz w:val="24"/>
            <w:szCs w:val="24"/>
          </w:rPr>
          <w:delText>in other vertebrate taxa, gene tree discordance has been driven by a combination of incomplete lineage sorting</w:delText>
        </w:r>
        <w:r w:rsidR="009F2E46" w:rsidDel="005D2EA3">
          <w:rPr>
            <w:rFonts w:ascii="Times New Roman" w:hAnsi="Times New Roman" w:cs="Times New Roman"/>
            <w:sz w:val="24"/>
            <w:szCs w:val="24"/>
          </w:rPr>
          <w:delText xml:space="preserve"> </w:delText>
        </w:r>
        <w:r w:rsidR="009F2E46" w:rsidRPr="00237D7D" w:rsidDel="005D2EA3">
          <w:rPr>
            <w:rFonts w:ascii="Times New Roman" w:hAnsi="Times New Roman" w:cs="Times New Roman"/>
            <w:sz w:val="24"/>
            <w:szCs w:val="24"/>
          </w:rPr>
          <w:delText>or introgression</w:delText>
        </w:r>
        <w:r w:rsidR="0005026E" w:rsidDel="005D2EA3">
          <w:rPr>
            <w:rFonts w:ascii="Times New Roman" w:hAnsi="Times New Roman" w:cs="Times New Roman"/>
            <w:sz w:val="24"/>
            <w:szCs w:val="24"/>
          </w:rPr>
          <w:delText xml:space="preserve"> </w:delText>
        </w:r>
        <w:r w:rsidR="0005026E" w:rsidDel="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sidDel="005D2EA3">
          <w:rPr>
            <w:rFonts w:ascii="Times New Roman" w:hAnsi="Times New Roman" w:cs="Times New Roman"/>
            <w:sz w:val="24"/>
            <w:szCs w:val="24"/>
          </w:rPr>
          <w:delInstrText xml:space="preserve"> ADDIN EN.CITE </w:delInstrText>
        </w:r>
        <w:r w:rsidR="0005026E" w:rsidDel="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sidDel="005D2EA3">
          <w:rPr>
            <w:rFonts w:ascii="Times New Roman" w:hAnsi="Times New Roman" w:cs="Times New Roman"/>
            <w:sz w:val="24"/>
            <w:szCs w:val="24"/>
          </w:rPr>
          <w:delInstrText xml:space="preserve"> ADDIN EN.CITE.DATA </w:delInstrText>
        </w:r>
        <w:r w:rsidR="0005026E" w:rsidDel="005D2EA3">
          <w:rPr>
            <w:rFonts w:ascii="Times New Roman" w:hAnsi="Times New Roman" w:cs="Times New Roman"/>
            <w:sz w:val="24"/>
            <w:szCs w:val="24"/>
          </w:rPr>
        </w:r>
        <w:r w:rsidR="0005026E" w:rsidDel="005D2EA3">
          <w:rPr>
            <w:rFonts w:ascii="Times New Roman" w:hAnsi="Times New Roman" w:cs="Times New Roman"/>
            <w:sz w:val="24"/>
            <w:szCs w:val="24"/>
          </w:rPr>
          <w:fldChar w:fldCharType="end"/>
        </w:r>
        <w:r w:rsidR="0005026E" w:rsidDel="005D2EA3">
          <w:rPr>
            <w:rFonts w:ascii="Times New Roman" w:hAnsi="Times New Roman" w:cs="Times New Roman"/>
            <w:sz w:val="24"/>
            <w:szCs w:val="24"/>
          </w:rPr>
        </w:r>
        <w:r w:rsidR="0005026E" w:rsidDel="005D2EA3">
          <w:rPr>
            <w:rFonts w:ascii="Times New Roman" w:hAnsi="Times New Roman" w:cs="Times New Roman"/>
            <w:sz w:val="24"/>
            <w:szCs w:val="24"/>
          </w:rPr>
          <w:fldChar w:fldCharType="separate"/>
        </w:r>
        <w:r w:rsidR="0005026E" w:rsidDel="005D2EA3">
          <w:rPr>
            <w:rFonts w:ascii="Times New Roman" w:hAnsi="Times New Roman" w:cs="Times New Roman"/>
            <w:noProof/>
            <w:sz w:val="24"/>
            <w:szCs w:val="24"/>
          </w:rPr>
          <w:delText>(Alexander et al. 2017; Chan et al. 2020; Vanderpool et al. 2020; Alda et al. 2021)</w:delText>
        </w:r>
        <w:r w:rsidR="0005026E" w:rsidDel="005D2EA3">
          <w:rPr>
            <w:rFonts w:ascii="Times New Roman" w:hAnsi="Times New Roman" w:cs="Times New Roman"/>
            <w:sz w:val="24"/>
            <w:szCs w:val="24"/>
          </w:rPr>
          <w:fldChar w:fldCharType="end"/>
        </w:r>
        <w:r w:rsidR="009F2E46" w:rsidRPr="00237D7D" w:rsidDel="005D2EA3">
          <w:rPr>
            <w:rFonts w:ascii="Times New Roman" w:hAnsi="Times New Roman" w:cs="Times New Roman"/>
            <w:sz w:val="24"/>
            <w:szCs w:val="24"/>
          </w:rPr>
          <w:delText xml:space="preserve">, and methods to characterize these events are in active development </w:delText>
        </w:r>
        <w:r w:rsidR="0005026E" w:rsidDel="005D2EA3">
          <w:rPr>
            <w:rFonts w:ascii="Times New Roman" w:hAnsi="Times New Roman" w:cs="Times New Roman"/>
            <w:sz w:val="24"/>
            <w:szCs w:val="24"/>
          </w:rPr>
          <w:fldChar w:fldCharType="begin"/>
        </w:r>
        <w:r w:rsidR="0005026E" w:rsidDel="005D2EA3">
          <w:rPr>
            <w:rFonts w:ascii="Times New Roman" w:hAnsi="Times New Roman" w:cs="Times New Roman"/>
            <w:sz w:val="24"/>
            <w:szCs w:val="24"/>
          </w:rPr>
          <w:del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delInstrText>
        </w:r>
        <w:r w:rsidR="0005026E" w:rsidDel="005D2EA3">
          <w:rPr>
            <w:rFonts w:ascii="Times New Roman" w:hAnsi="Times New Roman" w:cs="Times New Roman"/>
            <w:sz w:val="24"/>
            <w:szCs w:val="24"/>
          </w:rPr>
          <w:fldChar w:fldCharType="separate"/>
        </w:r>
        <w:r w:rsidR="0005026E" w:rsidDel="005D2EA3">
          <w:rPr>
            <w:rFonts w:ascii="Times New Roman" w:hAnsi="Times New Roman" w:cs="Times New Roman"/>
            <w:noProof/>
            <w:sz w:val="24"/>
            <w:szCs w:val="24"/>
          </w:rPr>
          <w:delText>(Hibbins and Hahn 2022)</w:delText>
        </w:r>
        <w:r w:rsidR="0005026E" w:rsidDel="005D2EA3">
          <w:rPr>
            <w:rFonts w:ascii="Times New Roman" w:hAnsi="Times New Roman" w:cs="Times New Roman"/>
            <w:sz w:val="24"/>
            <w:szCs w:val="24"/>
          </w:rPr>
          <w:fldChar w:fldCharType="end"/>
        </w:r>
        <w:r w:rsidR="009F2E46" w:rsidRPr="00237D7D" w:rsidDel="005D2EA3">
          <w:rPr>
            <w:rFonts w:ascii="Times New Roman" w:hAnsi="Times New Roman" w:cs="Times New Roman"/>
            <w:sz w:val="24"/>
            <w:szCs w:val="24"/>
          </w:rPr>
          <w:delText xml:space="preserve">. </w:delText>
        </w:r>
        <w:commentRangeEnd w:id="104"/>
        <w:r w:rsidR="001F1F16" w:rsidDel="005D2EA3">
          <w:rPr>
            <w:rStyle w:val="CommentReference"/>
          </w:rPr>
          <w:commentReference w:id="104"/>
        </w:r>
      </w:del>
      <w:commentRangeStart w:id="105"/>
      <w:commentRangeStart w:id="106"/>
      <w:r w:rsidR="002F1C0B">
        <w:rPr>
          <w:rFonts w:ascii="Times New Roman" w:hAnsi="Times New Roman" w:cs="Times New Roman"/>
          <w:sz w:val="24"/>
          <w:szCs w:val="24"/>
        </w:rPr>
        <w:t xml:space="preserve">We also estimated divergence times on our inferred species tree using </w:t>
      </w:r>
      <w:del w:id="107" w:author="Thomas, Gregg [2]" w:date="2023-09-27T14:03:00Z">
        <w:r w:rsidR="002F1C0B" w:rsidDel="00D526C2">
          <w:rPr>
            <w:rFonts w:ascii="Times New Roman" w:hAnsi="Times New Roman" w:cs="Times New Roman"/>
            <w:sz w:val="24"/>
            <w:szCs w:val="24"/>
          </w:rPr>
          <w:delText xml:space="preserve">4 </w:delText>
        </w:r>
      </w:del>
      <w:ins w:id="108" w:author="Thomas, Gregg [2]" w:date="2023-09-27T14:03:00Z">
        <w:r w:rsidR="00D526C2">
          <w:rPr>
            <w:rFonts w:ascii="Times New Roman" w:hAnsi="Times New Roman" w:cs="Times New Roman"/>
            <w:sz w:val="24"/>
            <w:szCs w:val="24"/>
          </w:rPr>
          <w:t>four</w:t>
        </w:r>
        <w:r w:rsidR="00D526C2">
          <w:rPr>
            <w:rFonts w:ascii="Times New Roman" w:hAnsi="Times New Roman" w:cs="Times New Roman"/>
            <w:sz w:val="24"/>
            <w:szCs w:val="24"/>
          </w:rPr>
          <w:t xml:space="preserve"> </w:t>
        </w:r>
      </w:ins>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105"/>
      <w:r w:rsidR="00ED58BF">
        <w:rPr>
          <w:rStyle w:val="CommentReference"/>
        </w:rPr>
        <w:commentReference w:id="105"/>
      </w:r>
      <w:commentRangeEnd w:id="106"/>
      <w:r w:rsidR="00562FAD">
        <w:rPr>
          <w:rStyle w:val="CommentReference"/>
        </w:rPr>
        <w:commentReference w:id="106"/>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75810C74"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ins w:id="109" w:author="Thomas, Gregg [2]" w:date="2023-09-27T13:59:00Z">
        <w:r w:rsidR="005D2EA3">
          <w:rPr>
            <w:rFonts w:ascii="Times New Roman" w:hAnsi="Times New Roman" w:cs="Times New Roman"/>
            <w:sz w:val="24"/>
            <w:szCs w:val="24"/>
          </w:rPr>
          <w:t xml:space="preserve">of </w:t>
        </w:r>
      </w:ins>
      <w:del w:id="110" w:author="Thomas, Gregg [2]" w:date="2023-09-27T13:59:00Z">
        <w:r w:rsidDel="005D2EA3">
          <w:rPr>
            <w:rFonts w:ascii="Times New Roman" w:hAnsi="Times New Roman" w:cs="Times New Roman"/>
            <w:sz w:val="24"/>
            <w:szCs w:val="24"/>
          </w:rPr>
          <w:delText xml:space="preserve">and genomic landscape of </w:delText>
        </w:r>
      </w:del>
      <w:r>
        <w:rPr>
          <w:rFonts w:ascii="Times New Roman" w:hAnsi="Times New Roman" w:cs="Times New Roman"/>
          <w:sz w:val="24"/>
          <w:szCs w:val="24"/>
        </w:rPr>
        <w:t>discordance</w:t>
      </w:r>
      <w:ins w:id="111" w:author="Thomas, Gregg [2]" w:date="2023-09-27T13:59:00Z">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ins>
      <w:ins w:id="112" w:author="Thomas, Gregg [2]" w:date="2023-09-27T14:03:00Z">
        <w:r w:rsidR="00D526C2">
          <w:rPr>
            <w:rFonts w:ascii="Times New Roman" w:hAnsi="Times New Roman" w:cs="Times New Roman"/>
            <w:sz w:val="24"/>
            <w:szCs w:val="24"/>
          </w:rPr>
          <w:t>and</w:t>
        </w:r>
      </w:ins>
      <w:ins w:id="113" w:author="Thomas, Gregg [2]" w:date="2023-09-27T13:59:00Z">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5D2EA3">
          <w:rPr>
            <w:rFonts w:ascii="Times New Roman" w:hAnsi="Times New Roman" w:cs="Times New Roman"/>
            <w:sz w:val="24"/>
            <w:szCs w:val="24"/>
          </w:rPr>
          <w:instrText xml:space="preserve"> ADDIN EN.CITE </w:instrTex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5D2EA3">
          <w:rPr>
            <w:rFonts w:ascii="Times New Roman" w:hAnsi="Times New Roman" w:cs="Times New Roman"/>
            <w:sz w:val="24"/>
            <w:szCs w:val="24"/>
          </w:rPr>
          <w:instrText xml:space="preserve"> ADDIN EN.CITE.DATA </w:instrText>
        </w:r>
        <w:r w:rsidR="005D2EA3">
          <w:rPr>
            <w:rFonts w:ascii="Times New Roman" w:hAnsi="Times New Roman" w:cs="Times New Roman"/>
            <w:sz w:val="24"/>
            <w:szCs w:val="24"/>
          </w:rPr>
        </w:r>
        <w:r w:rsidR="005D2EA3">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ins>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Praomyini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gCF and second lowest sCF in the UCE species tree (Fig 1, node J)</w:t>
      </w:r>
      <w:ins w:id="114" w:author="Thomas, Gregg [2]" w:date="2023-09-27T13:38:00Z">
        <w:r w:rsidR="000E72EA">
          <w:rPr>
            <w:rFonts w:ascii="Times New Roman" w:hAnsi="Times New Roman" w:cs="Times New Roman"/>
            <w:sz w:val="24"/>
            <w:szCs w:val="24"/>
          </w:rPr>
          <w:t>, and drove discordance among topologies of 10kb windows,</w:t>
        </w:r>
      </w:ins>
      <w:r w:rsidR="00F726B3">
        <w:rPr>
          <w:rFonts w:ascii="Times New Roman" w:hAnsi="Times New Roman" w:cs="Times New Roman"/>
          <w:sz w:val="24"/>
          <w:szCs w:val="24"/>
        </w:rPr>
        <w:t xml:space="preserve"> with each alternate topology</w:t>
      </w:r>
      <w:ins w:id="115" w:author="Thomas, Gregg [2]" w:date="2023-09-27T13:38:00Z">
        <w:r w:rsidR="000E72EA">
          <w:rPr>
            <w:rFonts w:ascii="Times New Roman" w:hAnsi="Times New Roman" w:cs="Times New Roman"/>
            <w:sz w:val="24"/>
            <w:szCs w:val="24"/>
          </w:rPr>
          <w:t xml:space="preserve"> of this clade</w:t>
        </w:r>
      </w:ins>
      <w:r w:rsidR="00F726B3">
        <w:rPr>
          <w:rFonts w:ascii="Times New Roman" w:hAnsi="Times New Roman" w:cs="Times New Roman"/>
          <w:sz w:val="24"/>
          <w:szCs w:val="24"/>
        </w:rPr>
        <w:t xml:space="preserve"> occurring at a frequency of roughly 14%</w:t>
      </w:r>
      <w:ins w:id="116" w:author="Thomas, Gregg [2]" w:date="2023-09-27T13:39:00Z">
        <w:r w:rsidR="000E72EA">
          <w:rPr>
            <w:rFonts w:ascii="Times New Roman" w:hAnsi="Times New Roman" w:cs="Times New Roman"/>
            <w:sz w:val="24"/>
            <w:szCs w:val="24"/>
          </w:rPr>
          <w:t xml:space="preserve"> while the rest of the topology remained consistent with the species tree</w:t>
        </w:r>
      </w:ins>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xml:space="preserve">. </w:t>
      </w:r>
      <w:r w:rsidR="00F726B3">
        <w:rPr>
          <w:rFonts w:ascii="Times New Roman" w:hAnsi="Times New Roman" w:cs="Times New Roman"/>
          <w:sz w:val="24"/>
          <w:szCs w:val="24"/>
        </w:rPr>
        <w:lastRenderedPageBreak/>
        <w:t>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particular regions or features of the genome.</w:t>
      </w:r>
      <w:r w:rsidR="00804026">
        <w:rPr>
          <w:rFonts w:ascii="Times New Roman" w:hAnsi="Times New Roman" w:cs="Times New Roman"/>
          <w:sz w:val="24"/>
          <w:szCs w:val="24"/>
        </w:rPr>
        <w:t xml:space="preserve"> </w:t>
      </w:r>
    </w:p>
    <w:p w14:paraId="64F90658" w14:textId="3E62897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117"/>
      <w:commentRangeStart w:id="118"/>
      <w:commentRangeStart w:id="119"/>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117"/>
      <w:r w:rsidR="00ED58BF">
        <w:rPr>
          <w:rStyle w:val="CommentReference"/>
        </w:rPr>
        <w:commentReference w:id="117"/>
      </w:r>
      <w:commentRangeEnd w:id="118"/>
      <w:r w:rsidR="00562FAD">
        <w:rPr>
          <w:rStyle w:val="CommentReference"/>
        </w:rPr>
        <w:commentReference w:id="118"/>
      </w:r>
      <w:commentRangeEnd w:id="119"/>
      <w:r w:rsidR="007556EF">
        <w:rPr>
          <w:rStyle w:val="CommentReference"/>
        </w:rPr>
        <w:commentReference w:id="119"/>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ins w:id="120" w:author="Thomas, Gregg [2]" w:date="2023-09-28T15:03:00Z">
        <w:r w:rsidR="00CA393B">
          <w:rPr>
            <w:rFonts w:ascii="Times New Roman" w:hAnsi="Times New Roman" w:cs="Times New Roman"/>
            <w:i/>
            <w:iCs/>
            <w:sz w:val="24"/>
            <w:szCs w:val="24"/>
          </w:rPr>
          <w:t xml:space="preserve"> </w:t>
        </w:r>
      </w:ins>
      <w:del w:id="121" w:author="Thomas, Gregg [2]" w:date="2023-09-28T15:06:00Z">
        <w:r w:rsidR="0071044A" w:rsidDel="00CA393B">
          <w:rPr>
            <w:rFonts w:ascii="Times New Roman" w:hAnsi="Times New Roman" w:cs="Times New Roman"/>
            <w:sz w:val="24"/>
            <w:szCs w:val="24"/>
          </w:rPr>
          <w:delText xml:space="preserve"> </w:delText>
        </w:r>
      </w:del>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w:t>
      </w:r>
      <w:ins w:id="122" w:author="Thomas, Gregg [2]" w:date="2023-09-28T15:06:00Z">
        <w:r w:rsidR="00CA393B">
          <w:rPr>
            <w:rFonts w:ascii="Times New Roman" w:hAnsi="Times New Roman" w:cs="Times New Roman"/>
            <w:sz w:val="24"/>
            <w:szCs w:val="24"/>
          </w:rPr>
          <w:t xml:space="preserve"> local</w:t>
        </w:r>
      </w:ins>
      <w:r w:rsidR="00804026">
        <w:rPr>
          <w:rFonts w:ascii="Times New Roman" w:hAnsi="Times New Roman" w:cs="Times New Roman"/>
          <w:sz w:val="24"/>
          <w:szCs w:val="24"/>
        </w:rPr>
        <w:t xml:space="preserv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ins w:id="123" w:author="Thomas, Gregg [2]" w:date="2023-09-28T15:06:00Z">
        <w:r w:rsidR="00CA393B">
          <w:rPr>
            <w:rFonts w:ascii="Times New Roman" w:hAnsi="Times New Roman" w:cs="Times New Roman"/>
            <w:sz w:val="24"/>
            <w:szCs w:val="24"/>
          </w:rPr>
          <w:t>Despite this lack of correlation between recombination rate and local phylogenetic similarity,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 species tree, in 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 xml:space="preserve"> 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ins>
    </w:p>
    <w:p w14:paraId="5EFCB32E" w14:textId="13062A3E" w:rsidR="00804026" w:rsidRDefault="00170904" w:rsidP="00534E01">
      <w:pPr>
        <w:spacing w:after="0"/>
        <w:ind w:firstLine="720"/>
        <w:jc w:val="both"/>
        <w:rPr>
          <w:rFonts w:ascii="Times New Roman" w:hAnsi="Times New Roman" w:cs="Times New Roman"/>
          <w:sz w:val="24"/>
          <w:szCs w:val="24"/>
        </w:rPr>
      </w:pPr>
      <w:del w:id="124" w:author="Thomas, Gregg [2]" w:date="2023-09-27T13:40:00Z">
        <w:r w:rsidDel="000E72EA">
          <w:rPr>
            <w:rFonts w:ascii="Times New Roman" w:hAnsi="Times New Roman" w:cs="Times New Roman"/>
            <w:sz w:val="24"/>
            <w:szCs w:val="24"/>
          </w:rPr>
          <w:delText xml:space="preserve">One important </w:delText>
        </w:r>
        <w:r w:rsidR="00146890" w:rsidDel="000E72EA">
          <w:rPr>
            <w:rFonts w:ascii="Times New Roman" w:hAnsi="Times New Roman" w:cs="Times New Roman"/>
            <w:sz w:val="24"/>
            <w:szCs w:val="24"/>
          </w:rPr>
          <w:delText>caveat is that o</w:delText>
        </w:r>
        <w:r w:rsidDel="000E72EA">
          <w:rPr>
            <w:rFonts w:ascii="Times New Roman" w:hAnsi="Times New Roman" w:cs="Times New Roman"/>
            <w:sz w:val="24"/>
            <w:szCs w:val="24"/>
          </w:rPr>
          <w:delText>ur reference-based methods</w:delText>
        </w:r>
      </w:del>
      <w:ins w:id="125" w:author="Thomas, Gregg [2]" w:date="2023-09-27T13:40:00Z">
        <w:r w:rsidR="000E72EA">
          <w:rPr>
            <w:rFonts w:ascii="Times New Roman" w:hAnsi="Times New Roman" w:cs="Times New Roman"/>
            <w:sz w:val="24"/>
            <w:szCs w:val="24"/>
          </w:rPr>
          <w:t>One source of evolution in the recombination map may be changes in synteny: our analyses</w:t>
        </w:r>
      </w:ins>
      <w:r>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 xml:space="preserve">aligned chunks between </w:t>
      </w:r>
      <w:r w:rsidR="00F40603">
        <w:rPr>
          <w:rFonts w:ascii="Times New Roman" w:hAnsi="Times New Roman" w:cs="Times New Roman"/>
          <w:sz w:val="24"/>
          <w:szCs w:val="24"/>
        </w:rPr>
        <w:lastRenderedPageBreak/>
        <w:t>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Ensembl’s alignment between the two species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C6053D">
        <w:rPr>
          <w:rFonts w:ascii="Times New Roman" w:hAnsi="Times New Roman" w:cs="Times New Roman"/>
          <w:noProof/>
          <w:sz w:val="24"/>
          <w:szCs w:val="24"/>
        </w:rPr>
        <w:t>(release 107; Cunningham et al. 2022)</w:t>
      </w:r>
      <w:r w:rsidR="00F40603">
        <w:rPr>
          <w:rFonts w:ascii="Times New Roman" w:hAnsi="Times New Roman" w:cs="Times New Roman"/>
          <w:sz w:val="24"/>
          <w:szCs w:val="24"/>
        </w:rPr>
        <w:fldChar w:fldCharType="end"/>
      </w:r>
      <w:r w:rsidR="00326C4B">
        <w:rPr>
          <w:rFonts w:ascii="Times New Roman" w:hAnsi="Times New Roman" w:cs="Times New Roman"/>
          <w:sz w:val="24"/>
          <w:szCs w:val="24"/>
        </w:rPr>
        <w:t xml:space="preserve"> and means that even though the genomes may be largely co-linear, </w:t>
      </w:r>
      <w:commentRangeStart w:id="126"/>
      <w:commentRangeStart w:id="127"/>
      <w:commentRangeStart w:id="128"/>
      <w:r w:rsidR="00326C4B">
        <w:rPr>
          <w:rFonts w:ascii="Times New Roman" w:hAnsi="Times New Roman" w:cs="Times New Roman"/>
          <w:sz w:val="24"/>
          <w:szCs w:val="24"/>
        </w:rPr>
        <w:t>we were unable to use rat in our analysis</w:t>
      </w:r>
      <w:commentRangeEnd w:id="126"/>
      <w:r w:rsidR="006C1351">
        <w:rPr>
          <w:rStyle w:val="CommentReference"/>
        </w:rPr>
        <w:commentReference w:id="126"/>
      </w:r>
      <w:commentRangeEnd w:id="127"/>
      <w:r w:rsidR="006C1351">
        <w:rPr>
          <w:rStyle w:val="CommentReference"/>
        </w:rPr>
        <w:commentReference w:id="127"/>
      </w:r>
      <w:commentRangeEnd w:id="128"/>
      <w:r w:rsidR="002061CF">
        <w:rPr>
          <w:rStyle w:val="CommentReference"/>
        </w:rPr>
        <w:commentReference w:id="128"/>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post</w:t>
      </w:r>
      <w:r w:rsidR="00957370">
        <w:rPr>
          <w:rFonts w:ascii="Times New Roman" w:hAnsi="Times New Roman" w:cs="Times New Roman"/>
          <w:sz w:val="24"/>
          <w:szCs w:val="24"/>
        </w:rPr>
        <w:t>-</w:t>
      </w:r>
      <w:r w:rsidR="006C1351">
        <w:rPr>
          <w:rFonts w:ascii="Times New Roman" w:hAnsi="Times New Roman" w:cs="Times New Roman"/>
          <w:sz w:val="24"/>
          <w:szCs w:val="24"/>
        </w:rPr>
        <w:t>meiotic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5BD147C7" w:rsidR="0069616B" w:rsidRDefault="00A5241E" w:rsidP="0069616B">
      <w:pPr>
        <w:spacing w:after="0"/>
        <w:ind w:firstLine="720"/>
        <w:jc w:val="both"/>
        <w:rPr>
          <w:rFonts w:ascii="Times New Roman" w:hAnsi="Times New Roman" w:cs="Times New Roman"/>
          <w:sz w:val="24"/>
          <w:szCs w:val="24"/>
        </w:rPr>
      </w:pPr>
      <w:del w:id="129" w:author="Thomas, Gregg [2]" w:date="2023-09-28T15:03:00Z">
        <w:r w:rsidDel="00CA393B">
          <w:rPr>
            <w:rFonts w:ascii="Times New Roman" w:hAnsi="Times New Roman" w:cs="Times New Roman"/>
            <w:sz w:val="24"/>
            <w:szCs w:val="24"/>
          </w:rPr>
          <w:delText>Despite the lack of correlation between recombination rate and phylogenetic similarity, w</w:delText>
        </w:r>
        <w:r w:rsidR="008350DE" w:rsidRPr="00031896" w:rsidDel="00CA393B">
          <w:rPr>
            <w:rFonts w:ascii="Times New Roman" w:hAnsi="Times New Roman" w:cs="Times New Roman"/>
            <w:sz w:val="24"/>
            <w:szCs w:val="24"/>
          </w:rPr>
          <w:delText>e d</w:delText>
        </w:r>
        <w:r w:rsidR="008B682F" w:rsidDel="00CA393B">
          <w:rPr>
            <w:rFonts w:ascii="Times New Roman" w:hAnsi="Times New Roman" w:cs="Times New Roman"/>
            <w:sz w:val="24"/>
            <w:szCs w:val="24"/>
          </w:rPr>
          <w:delText>id</w:delText>
        </w:r>
        <w:r w:rsidR="008350DE" w:rsidRPr="00031896" w:rsidDel="00CA393B">
          <w:rPr>
            <w:rFonts w:ascii="Times New Roman" w:hAnsi="Times New Roman" w:cs="Times New Roman"/>
            <w:sz w:val="24"/>
            <w:szCs w:val="24"/>
          </w:rPr>
          <w:delText xml:space="preserve"> find</w:delText>
        </w:r>
        <w:r w:rsidR="00F43E15" w:rsidDel="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ENpdGU+PEF1dGhvcj5QZWFzZTwvQXV0aG9yPjxZZWFyPjIwMTM8L1llYXI+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</w:fldData>
          </w:fldChar>
        </w:r>
      </w:del>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ENpdGU+PEF1dGhvcj5QZWFzZTwvQXV0aG9yPjxZZWFyPjIwMTM8L1llYXI+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del w:id="130" w:author="Thomas, Gregg [2]" w:date="2023-09-28T15:03:00Z">
        <w:r w:rsidR="00F43E15" w:rsidDel="00CA393B">
          <w:rPr>
            <w:rFonts w:ascii="Times New Roman" w:hAnsi="Times New Roman" w:cs="Times New Roman"/>
            <w:sz w:val="24"/>
            <w:szCs w:val="24"/>
          </w:rPr>
          <w:fldChar w:fldCharType="separate"/>
        </w:r>
        <w:r w:rsidR="00F43E15" w:rsidDel="00CA393B">
          <w:rPr>
            <w:rFonts w:ascii="Times New Roman" w:hAnsi="Times New Roman" w:cs="Times New Roman"/>
            <w:noProof/>
            <w:sz w:val="24"/>
            <w:szCs w:val="24"/>
          </w:rPr>
          <w:delText>(Pease and Hahn 2013; Rivas-Gonzalez et al. 2023)</w:delText>
        </w:r>
        <w:r w:rsidR="00F43E15" w:rsidDel="00CA393B">
          <w:rPr>
            <w:rFonts w:ascii="Times New Roman" w:hAnsi="Times New Roman" w:cs="Times New Roman"/>
            <w:sz w:val="24"/>
            <w:szCs w:val="24"/>
          </w:rPr>
          <w:fldChar w:fldCharType="end"/>
        </w:r>
        <w:r w:rsidR="008350DE" w:rsidRPr="00031896" w:rsidDel="00CA393B">
          <w:rPr>
            <w:rFonts w:ascii="Times New Roman" w:hAnsi="Times New Roman" w:cs="Times New Roman"/>
            <w:sz w:val="24"/>
            <w:szCs w:val="24"/>
          </w:rPr>
          <w:delText xml:space="preserve"> </w:delText>
        </w:r>
      </w:del>
      <w:moveToRangeStart w:id="131" w:author="Thomas, Gregg [2]" w:date="2023-09-28T15:08:00Z" w:name="move146806142"/>
      <w:moveTo w:id="132" w:author="Thomas, Gregg [2]" w:date="2023-09-28T15:08:00Z">
        <w:r w:rsidR="00D27115">
          <w:rPr>
            <w:rFonts w:ascii="Times New Roman" w:hAnsi="Times New Roman" w:cs="Times New Roman"/>
            <w:sz w:val="24"/>
            <w:szCs w:val="24"/>
          </w:rPr>
          <w:t>Natural selection reduces the effective population size (</w:t>
        </w:r>
        <w:r w:rsidR="00D27115" w:rsidRPr="005B45C4">
          <w:rPr>
            <w:rFonts w:ascii="Times New Roman" w:hAnsi="Times New Roman" w:cs="Times New Roman"/>
            <w:i/>
            <w:iCs/>
            <w:sz w:val="24"/>
            <w:szCs w:val="24"/>
          </w:rPr>
          <w:t>N</w:t>
        </w:r>
        <w:r w:rsidR="00D27115" w:rsidRPr="000E72EA">
          <w:rPr>
            <w:rFonts w:ascii="Times New Roman" w:hAnsi="Times New Roman" w:cs="Times New Roman"/>
            <w:i/>
            <w:iCs/>
            <w:sz w:val="24"/>
            <w:szCs w:val="24"/>
            <w:vertAlign w:val="subscript"/>
          </w:rPr>
          <w:t>e</w:t>
        </w:r>
        <w:r w:rsidR="00D27115">
          <w:rPr>
            <w:rFonts w:ascii="Times New Roman" w:hAnsi="Times New Roman" w:cs="Times New Roman"/>
            <w:sz w:val="24"/>
            <w:szCs w:val="24"/>
          </w:rPr>
          <w:t xml:space="preserve">) of genomic regions through the processes of genetic hitchhiking of variation linked to the fixation of positively selected mutations </w:t>
        </w:r>
        <w:r w:rsidR="00D27115">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sidR="00D27115">
          <w:rPr>
            <w:rFonts w:ascii="Times New Roman" w:hAnsi="Times New Roman" w:cs="Times New Roman"/>
            <w:sz w:val="24"/>
            <w:szCs w:val="24"/>
          </w:rPr>
          <w:instrText xml:space="preserve"> ADDIN EN.CITE </w:instrText>
        </w:r>
        <w:r w:rsidR="00D27115">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sidR="00D27115">
          <w:rPr>
            <w:rFonts w:ascii="Times New Roman" w:hAnsi="Times New Roman" w:cs="Times New Roman"/>
            <w:sz w:val="24"/>
            <w:szCs w:val="24"/>
          </w:rPr>
          <w:instrText xml:space="preserve"> ADDIN EN.CITE.DATA </w:instrText>
        </w:r>
        <w:r w:rsidR="00D27115">
          <w:rPr>
            <w:rFonts w:ascii="Times New Roman" w:hAnsi="Times New Roman" w:cs="Times New Roman"/>
            <w:sz w:val="24"/>
            <w:szCs w:val="24"/>
          </w:rPr>
        </w:r>
        <w:r w:rsidR="00D27115">
          <w:rPr>
            <w:rFonts w:ascii="Times New Roman" w:hAnsi="Times New Roman" w:cs="Times New Roman"/>
            <w:sz w:val="24"/>
            <w:szCs w:val="24"/>
          </w:rPr>
          <w:fldChar w:fldCharType="end"/>
        </w:r>
        <w:r w:rsidR="00D27115">
          <w:rPr>
            <w:rFonts w:ascii="Times New Roman" w:hAnsi="Times New Roman" w:cs="Times New Roman"/>
            <w:sz w:val="24"/>
            <w:szCs w:val="24"/>
          </w:rPr>
          <w:fldChar w:fldCharType="separate"/>
        </w:r>
        <w:r w:rsidR="00D27115">
          <w:rPr>
            <w:rFonts w:ascii="Times New Roman" w:hAnsi="Times New Roman" w:cs="Times New Roman"/>
            <w:noProof/>
            <w:sz w:val="24"/>
            <w:szCs w:val="24"/>
          </w:rPr>
          <w:t>(</w:t>
        </w:r>
        <w:r w:rsidR="00D27115" w:rsidRPr="000E72EA">
          <w:rPr>
            <w:rFonts w:ascii="Times New Roman" w:hAnsi="Times New Roman" w:cs="Times New Roman"/>
            <w:i/>
            <w:iCs/>
            <w:noProof/>
            <w:sz w:val="24"/>
            <w:szCs w:val="24"/>
          </w:rPr>
          <w:t>i.e.</w:t>
        </w:r>
        <w:r w:rsidR="00D27115">
          <w:rPr>
            <w:rFonts w:ascii="Times New Roman" w:hAnsi="Times New Roman" w:cs="Times New Roman"/>
            <w:noProof/>
            <w:sz w:val="24"/>
            <w:szCs w:val="24"/>
          </w:rPr>
          <w:t>, selective sweeps; Smith and Haigh 1974; Kaplan et al. 1989)</w:t>
        </w:r>
        <w:r w:rsidR="00D27115">
          <w:rPr>
            <w:rFonts w:ascii="Times New Roman" w:hAnsi="Times New Roman" w:cs="Times New Roman"/>
            <w:sz w:val="24"/>
            <w:szCs w:val="24"/>
          </w:rPr>
          <w:fldChar w:fldCharType="end"/>
        </w:r>
        <w:r w:rsidR="00D27115">
          <w:rPr>
            <w:rFonts w:ascii="Times New Roman" w:hAnsi="Times New Roman" w:cs="Times New Roman"/>
            <w:sz w:val="24"/>
            <w:szCs w:val="24"/>
          </w:rPr>
          <w:t xml:space="preserve"> and the purging of deleterious mutations </w:t>
        </w:r>
        <w:r w:rsidR="00D27115">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D27115">
          <w:rPr>
            <w:rFonts w:ascii="Times New Roman" w:hAnsi="Times New Roman" w:cs="Times New Roman"/>
            <w:sz w:val="24"/>
            <w:szCs w:val="24"/>
          </w:rPr>
          <w:instrText xml:space="preserve"> ADDIN EN.CITE </w:instrText>
        </w:r>
        <w:r w:rsidR="00D27115">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D27115">
          <w:rPr>
            <w:rFonts w:ascii="Times New Roman" w:hAnsi="Times New Roman" w:cs="Times New Roman"/>
            <w:sz w:val="24"/>
            <w:szCs w:val="24"/>
          </w:rPr>
          <w:instrText xml:space="preserve"> ADDIN EN.CITE.DATA </w:instrText>
        </w:r>
        <w:r w:rsidR="00D27115">
          <w:rPr>
            <w:rFonts w:ascii="Times New Roman" w:hAnsi="Times New Roman" w:cs="Times New Roman"/>
            <w:sz w:val="24"/>
            <w:szCs w:val="24"/>
          </w:rPr>
        </w:r>
        <w:r w:rsidR="00D27115">
          <w:rPr>
            <w:rFonts w:ascii="Times New Roman" w:hAnsi="Times New Roman" w:cs="Times New Roman"/>
            <w:sz w:val="24"/>
            <w:szCs w:val="24"/>
          </w:rPr>
          <w:fldChar w:fldCharType="end"/>
        </w:r>
        <w:r w:rsidR="00D27115">
          <w:rPr>
            <w:rFonts w:ascii="Times New Roman" w:hAnsi="Times New Roman" w:cs="Times New Roman"/>
            <w:sz w:val="24"/>
            <w:szCs w:val="24"/>
          </w:rPr>
        </w:r>
        <w:r w:rsidR="00D27115">
          <w:rPr>
            <w:rFonts w:ascii="Times New Roman" w:hAnsi="Times New Roman" w:cs="Times New Roman"/>
            <w:sz w:val="24"/>
            <w:szCs w:val="24"/>
          </w:rPr>
          <w:fldChar w:fldCharType="separate"/>
        </w:r>
        <w:r w:rsidR="00D27115">
          <w:rPr>
            <w:rFonts w:ascii="Times New Roman" w:hAnsi="Times New Roman" w:cs="Times New Roman"/>
            <w:noProof/>
            <w:sz w:val="24"/>
            <w:szCs w:val="24"/>
          </w:rPr>
          <w:t>(</w:t>
        </w:r>
        <w:r w:rsidR="00D27115" w:rsidRPr="000E72EA">
          <w:rPr>
            <w:rFonts w:ascii="Times New Roman" w:hAnsi="Times New Roman" w:cs="Times New Roman"/>
            <w:i/>
            <w:iCs/>
            <w:noProof/>
            <w:sz w:val="24"/>
            <w:szCs w:val="24"/>
          </w:rPr>
          <w:t>i.e.</w:t>
        </w:r>
        <w:r w:rsidR="00D27115">
          <w:rPr>
            <w:rFonts w:ascii="Times New Roman" w:hAnsi="Times New Roman" w:cs="Times New Roman"/>
            <w:noProof/>
            <w:sz w:val="24"/>
            <w:szCs w:val="24"/>
          </w:rPr>
          <w:t>, background selection; Charlesworth et al. 1993; Hudson and Kaplan 1995)</w:t>
        </w:r>
        <w:r w:rsidR="00D27115">
          <w:rPr>
            <w:rFonts w:ascii="Times New Roman" w:hAnsi="Times New Roman" w:cs="Times New Roman"/>
            <w:sz w:val="24"/>
            <w:szCs w:val="24"/>
          </w:rPr>
          <w:fldChar w:fldCharType="end"/>
        </w:r>
        <w:r w:rsidR="00D27115">
          <w:rPr>
            <w:rFonts w:ascii="Times New Roman" w:hAnsi="Times New Roman" w:cs="Times New Roman"/>
            <w:sz w:val="24"/>
            <w:szCs w:val="24"/>
          </w:rPr>
          <w:t xml:space="preserve">. Thus, variation on parameters dependent on </w:t>
        </w:r>
        <w:r w:rsidR="00D27115" w:rsidRPr="00B84C77">
          <w:rPr>
            <w:rFonts w:ascii="Times New Roman" w:hAnsi="Times New Roman" w:cs="Times New Roman"/>
            <w:i/>
            <w:iCs/>
            <w:sz w:val="24"/>
            <w:szCs w:val="24"/>
          </w:rPr>
          <w:t>N</w:t>
        </w:r>
        <w:r w:rsidR="00D27115" w:rsidRPr="000E72EA">
          <w:rPr>
            <w:rFonts w:ascii="Times New Roman" w:hAnsi="Times New Roman" w:cs="Times New Roman"/>
            <w:i/>
            <w:iCs/>
            <w:sz w:val="24"/>
            <w:szCs w:val="24"/>
            <w:vertAlign w:val="subscript"/>
          </w:rPr>
          <w:t>e</w:t>
        </w:r>
        <w:r w:rsidR="00D27115">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moveTo>
      <w:moveToRangeEnd w:id="131"/>
      <w:ins w:id="133" w:author="Thomas, Gregg [2]" w:date="2023-09-28T14:54:00Z">
        <w:r w:rsidR="00F43E15">
          <w:rPr>
            <w:rFonts w:ascii="Times New Roman" w:hAnsi="Times New Roman" w:cs="Times New Roman"/>
            <w:sz w:val="24"/>
            <w:szCs w:val="24"/>
          </w:rPr>
          <w:t>We observe</w:t>
        </w:r>
      </w:ins>
      <w:ins w:id="134" w:author="Thomas, Gregg [2]" w:date="2023-09-28T14:56:00Z">
        <w:r w:rsidR="001D4181">
          <w:rPr>
            <w:rFonts w:ascii="Times New Roman" w:hAnsi="Times New Roman" w:cs="Times New Roman"/>
            <w:sz w:val="24"/>
            <w:szCs w:val="24"/>
          </w:rPr>
          <w:t xml:space="preserve"> </w:t>
        </w:r>
      </w:ins>
      <w:ins w:id="135" w:author="Thomas, Gregg [2]" w:date="2023-09-28T14:57:00Z">
        <w:r w:rsidR="001D4181">
          <w:rPr>
            <w:rFonts w:ascii="Times New Roman" w:hAnsi="Times New Roman" w:cs="Times New Roman"/>
            <w:sz w:val="24"/>
            <w:szCs w:val="24"/>
          </w:rPr>
          <w:t>that</w:t>
        </w:r>
      </w:ins>
      <w:ins w:id="136" w:author="Thomas, Gregg [2]" w:date="2023-09-28T14:58:00Z">
        <w:r w:rsidR="001D4181">
          <w:rPr>
            <w:rFonts w:ascii="Times New Roman" w:hAnsi="Times New Roman" w:cs="Times New Roman"/>
            <w:sz w:val="24"/>
            <w:szCs w:val="24"/>
          </w:rPr>
          <w:t xml:space="preserve"> genomic windows containing</w:t>
        </w:r>
      </w:ins>
      <w:ins w:id="137" w:author="Thomas, Gregg [2]" w:date="2023-09-28T14:57:00Z">
        <w:r w:rsidR="001D4181">
          <w:rPr>
            <w:rFonts w:ascii="Times New Roman" w:hAnsi="Times New Roman" w:cs="Times New Roman"/>
            <w:sz w:val="24"/>
            <w:szCs w:val="24"/>
          </w:rPr>
          <w:t xml:space="preserve"> coding genes are less discordant from the species</w:t>
        </w:r>
      </w:ins>
      <w:ins w:id="138" w:author="Thomas, Gregg [2]" w:date="2023-09-28T14:58:00Z">
        <w:r w:rsidR="001D4181">
          <w:rPr>
            <w:rFonts w:ascii="Times New Roman" w:hAnsi="Times New Roman" w:cs="Times New Roman"/>
            <w:sz w:val="24"/>
            <w:szCs w:val="24"/>
          </w:rPr>
          <w:t xml:space="preserve"> than other windows (Fig. </w:t>
        </w:r>
      </w:ins>
      <w:ins w:id="139" w:author="Thomas, Gregg [2]" w:date="2023-09-28T15:01:00Z">
        <w:r w:rsidR="00CA393B">
          <w:rPr>
            <w:rFonts w:ascii="Times New Roman" w:hAnsi="Times New Roman" w:cs="Times New Roman"/>
            <w:sz w:val="24"/>
            <w:szCs w:val="24"/>
          </w:rPr>
          <w:t>5</w:t>
        </w:r>
      </w:ins>
      <w:ins w:id="140" w:author="Thomas, Gregg [2]" w:date="2023-09-28T14:58:00Z">
        <w:r w:rsidR="001D4181">
          <w:rPr>
            <w:rFonts w:ascii="Times New Roman" w:hAnsi="Times New Roman" w:cs="Times New Roman"/>
            <w:sz w:val="24"/>
            <w:szCs w:val="24"/>
          </w:rPr>
          <w:t>C),</w:t>
        </w:r>
      </w:ins>
      <w:ins w:id="141" w:author="Thomas, Gregg [2]" w:date="2023-09-28T14:57:00Z">
        <w:r w:rsidR="001D4181">
          <w:rPr>
            <w:rFonts w:ascii="Times New Roman" w:hAnsi="Times New Roman" w:cs="Times New Roman"/>
            <w:sz w:val="24"/>
            <w:szCs w:val="24"/>
          </w:rPr>
          <w:t xml:space="preserve"> </w:t>
        </w:r>
      </w:ins>
      <w:ins w:id="142" w:author="Thomas, Gregg [2]" w:date="2023-09-28T14:58:00Z">
        <w:r w:rsidR="001D4181">
          <w:rPr>
            <w:rFonts w:ascii="Times New Roman" w:hAnsi="Times New Roman" w:cs="Times New Roman"/>
            <w:sz w:val="24"/>
            <w:szCs w:val="24"/>
          </w:rPr>
          <w:t xml:space="preserve">similar to previous results that show that ILS around genic regions is reduced compared to the surrounding regions </w:t>
        </w:r>
        <w:r w:rsidR="001D418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pPC9EaXNw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</w:fldData>
          </w:fldChar>
        </w:r>
        <w:r w:rsidR="001D4181">
          <w:rPr>
            <w:rFonts w:ascii="Times New Roman" w:hAnsi="Times New Roman" w:cs="Times New Roman"/>
            <w:sz w:val="24"/>
            <w:szCs w:val="24"/>
          </w:rPr>
          <w:instrText xml:space="preserve"> ADDIN EN.CITE </w:instrText>
        </w:r>
        <w:r w:rsidR="001D418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pPC9EaXNw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</w:fldData>
          </w:fldChar>
        </w:r>
        <w:r w:rsidR="001D4181">
          <w:rPr>
            <w:rFonts w:ascii="Times New Roman" w:hAnsi="Times New Roman" w:cs="Times New Roman"/>
            <w:sz w:val="24"/>
            <w:szCs w:val="24"/>
          </w:rPr>
          <w:instrText xml:space="preserve"> ADDIN EN.CITE.DATA </w:instrText>
        </w:r>
        <w:r w:rsidR="001D4181">
          <w:rPr>
            <w:rFonts w:ascii="Times New Roman" w:hAnsi="Times New Roman" w:cs="Times New Roman"/>
            <w:sz w:val="24"/>
            <w:szCs w:val="24"/>
          </w:rPr>
        </w:r>
        <w:r w:rsidR="001D4181">
          <w:rPr>
            <w:rFonts w:ascii="Times New Roman" w:hAnsi="Times New Roman" w:cs="Times New Roman"/>
            <w:sz w:val="24"/>
            <w:szCs w:val="24"/>
          </w:rPr>
          <w:fldChar w:fldCharType="end"/>
        </w:r>
        <w:r w:rsidR="001D4181">
          <w:rPr>
            <w:rFonts w:ascii="Times New Roman" w:hAnsi="Times New Roman" w:cs="Times New Roman"/>
            <w:sz w:val="24"/>
            <w:szCs w:val="24"/>
          </w:rPr>
          <w:fldChar w:fldCharType="separate"/>
        </w:r>
        <w:r w:rsidR="001D4181">
          <w:rPr>
            <w:rFonts w:ascii="Times New Roman" w:hAnsi="Times New Roman" w:cs="Times New Roman"/>
            <w:noProof/>
            <w:sz w:val="24"/>
            <w:szCs w:val="24"/>
          </w:rPr>
          <w:t>(Scally et al. 2012)</w:t>
        </w:r>
        <w:r w:rsidR="001D4181">
          <w:rPr>
            <w:rFonts w:ascii="Times New Roman" w:hAnsi="Times New Roman" w:cs="Times New Roman"/>
            <w:sz w:val="24"/>
            <w:szCs w:val="24"/>
          </w:rPr>
          <w:fldChar w:fldCharType="end"/>
        </w:r>
        <w:r w:rsidR="001D4181">
          <w:rPr>
            <w:rFonts w:ascii="Times New Roman" w:hAnsi="Times New Roman" w:cs="Times New Roman"/>
            <w:sz w:val="24"/>
            <w:szCs w:val="24"/>
          </w:rPr>
          <w:t xml:space="preserve"> or to intergenic regions </w:t>
        </w:r>
        <w:r w:rsidR="001D4181">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JpdmFzLUdvbnphbGV6IGV0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=
</w:fldData>
          </w:fldChar>
        </w:r>
        <w:r w:rsidR="001D4181">
          <w:rPr>
            <w:rFonts w:ascii="Times New Roman" w:hAnsi="Times New Roman" w:cs="Times New Roman"/>
            <w:sz w:val="24"/>
            <w:szCs w:val="24"/>
          </w:rPr>
          <w:instrText xml:space="preserve"> ADDIN EN.CITE </w:instrText>
        </w:r>
        <w:r w:rsidR="001D4181">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JpdmFzLUdvbnphbGV6IGV0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=
</w:fldData>
          </w:fldChar>
        </w:r>
        <w:r w:rsidR="001D4181">
          <w:rPr>
            <w:rFonts w:ascii="Times New Roman" w:hAnsi="Times New Roman" w:cs="Times New Roman"/>
            <w:sz w:val="24"/>
            <w:szCs w:val="24"/>
          </w:rPr>
          <w:instrText xml:space="preserve"> ADDIN EN.CITE.DATA </w:instrText>
        </w:r>
        <w:r w:rsidR="001D4181">
          <w:rPr>
            <w:rFonts w:ascii="Times New Roman" w:hAnsi="Times New Roman" w:cs="Times New Roman"/>
            <w:sz w:val="24"/>
            <w:szCs w:val="24"/>
          </w:rPr>
        </w:r>
        <w:r w:rsidR="001D4181">
          <w:rPr>
            <w:rFonts w:ascii="Times New Roman" w:hAnsi="Times New Roman" w:cs="Times New Roman"/>
            <w:sz w:val="24"/>
            <w:szCs w:val="24"/>
          </w:rPr>
          <w:fldChar w:fldCharType="end"/>
        </w:r>
        <w:r w:rsidR="001D4181">
          <w:rPr>
            <w:rFonts w:ascii="Times New Roman" w:hAnsi="Times New Roman" w:cs="Times New Roman"/>
            <w:sz w:val="24"/>
            <w:szCs w:val="24"/>
          </w:rPr>
          <w:fldChar w:fldCharType="separate"/>
        </w:r>
        <w:r w:rsidR="001D4181">
          <w:rPr>
            <w:rFonts w:ascii="Times New Roman" w:hAnsi="Times New Roman" w:cs="Times New Roman"/>
            <w:noProof/>
            <w:sz w:val="24"/>
            <w:szCs w:val="24"/>
          </w:rPr>
          <w:t>(Rivas-Gonzalez et al. 2023)</w:t>
        </w:r>
        <w:r w:rsidR="001D4181">
          <w:rPr>
            <w:rFonts w:ascii="Times New Roman" w:hAnsi="Times New Roman" w:cs="Times New Roman"/>
            <w:sz w:val="24"/>
            <w:szCs w:val="24"/>
          </w:rPr>
          <w:fldChar w:fldCharType="end"/>
        </w:r>
        <w:r w:rsidR="001D4181">
          <w:rPr>
            <w:rFonts w:ascii="Times New Roman" w:hAnsi="Times New Roman" w:cs="Times New Roman"/>
            <w:sz w:val="24"/>
            <w:szCs w:val="24"/>
          </w:rPr>
          <w:t>. However, we also find</w:t>
        </w:r>
      </w:ins>
      <w:ins w:id="143" w:author="Thomas, Gregg [2]" w:date="2023-09-28T14:54:00Z">
        <w:r w:rsidR="00F43E15">
          <w:rPr>
            <w:rFonts w:ascii="Times New Roman" w:hAnsi="Times New Roman" w:cs="Times New Roman"/>
            <w:sz w:val="24"/>
            <w:szCs w:val="24"/>
          </w:rPr>
          <w:t xml:space="preserve"> </w:t>
        </w:r>
      </w:ins>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features, such as </w:t>
      </w:r>
      <w:ins w:id="144" w:author="Thomas, Gregg [2]" w:date="2023-09-28T14:59:00Z">
        <w:r w:rsidR="001D4181">
          <w:rPr>
            <w:rFonts w:ascii="Times New Roman" w:hAnsi="Times New Roman" w:cs="Times New Roman"/>
            <w:sz w:val="24"/>
            <w:szCs w:val="24"/>
          </w:rPr>
          <w:t xml:space="preserve">positively selected </w:t>
        </w:r>
      </w:ins>
      <w:r w:rsidR="008350DE" w:rsidRPr="00031896">
        <w:rPr>
          <w:rFonts w:ascii="Times New Roman" w:hAnsi="Times New Roman" w:cs="Times New Roman"/>
          <w:sz w:val="24"/>
          <w:szCs w:val="24"/>
        </w:rPr>
        <w:t>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w:t>
      </w:r>
      <w:del w:id="145" w:author="Thomas, Gregg [2]" w:date="2023-09-28T14:58:00Z">
        <w:r w:rsidR="00F43E15" w:rsidDel="001D418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del>
      <w:del w:id="146" w:author="Thomas, Gregg [2]" w:date="2023-09-28T14:59:00Z">
        <w:r w:rsidR="001D4181" w:rsidDel="001D4181">
          <w:rPr>
            <w:rFonts w:ascii="Times New Roman" w:hAnsi="Times New Roman" w:cs="Times New Roman"/>
            <w:sz w:val="24"/>
            <w:szCs w:val="24"/>
          </w:rPr>
          <w:delInstrText xml:space="preserve"> ADDIN EN.CITE </w:delInstrText>
        </w:r>
        <w:r w:rsidR="001D4181" w:rsidDel="001D418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1D4181" w:rsidDel="001D4181">
          <w:rPr>
            <w:rFonts w:ascii="Times New Roman" w:hAnsi="Times New Roman" w:cs="Times New Roman"/>
            <w:sz w:val="24"/>
            <w:szCs w:val="24"/>
          </w:rPr>
          <w:delInstrText xml:space="preserve"> ADDIN EN.CITE.DATA </w:delInstrText>
        </w:r>
        <w:r w:rsidR="001D4181" w:rsidDel="001D4181">
          <w:rPr>
            <w:rFonts w:ascii="Times New Roman" w:hAnsi="Times New Roman" w:cs="Times New Roman"/>
            <w:sz w:val="24"/>
            <w:szCs w:val="24"/>
          </w:rPr>
        </w:r>
        <w:r w:rsidR="001D4181" w:rsidDel="001D4181">
          <w:rPr>
            <w:rFonts w:ascii="Times New Roman" w:hAnsi="Times New Roman" w:cs="Times New Roman"/>
            <w:sz w:val="24"/>
            <w:szCs w:val="24"/>
          </w:rPr>
          <w:fldChar w:fldCharType="end"/>
        </w:r>
      </w:del>
      <w:del w:id="147" w:author="Thomas, Gregg [2]" w:date="2023-09-28T14:58:00Z">
        <w:r w:rsidR="00F43E15" w:rsidDel="001D4181">
          <w:rPr>
            <w:rFonts w:ascii="Times New Roman" w:hAnsi="Times New Roman" w:cs="Times New Roman"/>
            <w:sz w:val="24"/>
            <w:szCs w:val="24"/>
          </w:rPr>
          <w:fldChar w:fldCharType="separate"/>
        </w:r>
      </w:del>
      <w:del w:id="148" w:author="Thomas, Gregg [2]" w:date="2023-09-28T14:59:00Z">
        <w:r w:rsidR="001D4181" w:rsidDel="001D4181">
          <w:rPr>
            <w:rFonts w:ascii="Times New Roman" w:hAnsi="Times New Roman" w:cs="Times New Roman"/>
            <w:noProof/>
            <w:sz w:val="24"/>
            <w:szCs w:val="24"/>
          </w:rPr>
          <w:delText>(Scally et al. 2012; Rivas-Gonzalez et al. 2023)</w:delText>
        </w:r>
      </w:del>
      <w:del w:id="149" w:author="Thomas, Gregg [2]" w:date="2023-09-28T14:58:00Z">
        <w:r w:rsidR="00F43E15" w:rsidDel="001D4181">
          <w:rPr>
            <w:rFonts w:ascii="Times New Roman" w:hAnsi="Times New Roman" w:cs="Times New Roman"/>
            <w:sz w:val="24"/>
            <w:szCs w:val="24"/>
          </w:rPr>
          <w:fldChar w:fldCharType="end"/>
        </w:r>
      </w:del>
      <w:ins w:id="150" w:author="Thomas, Gregg [2]" w:date="2023-09-28T14:56:00Z">
        <w:r w:rsidR="00F43E15">
          <w:rPr>
            <w:rFonts w:ascii="Times New Roman" w:hAnsi="Times New Roman" w:cs="Times New Roman"/>
            <w:sz w:val="24"/>
            <w:szCs w:val="24"/>
          </w:rPr>
          <w:t xml:space="preserve"> </w:t>
        </w:r>
      </w:ins>
      <w:ins w:id="151" w:author="Thomas, Gregg [2]" w:date="2023-09-28T14:59:00Z">
        <w:r w:rsidR="001D4181">
          <w:rPr>
            <w:rFonts w:ascii="Times New Roman" w:hAnsi="Times New Roman" w:cs="Times New Roman"/>
            <w:sz w:val="24"/>
            <w:szCs w:val="24"/>
          </w:rPr>
          <w:t xml:space="preserve">We also find that the level of phylogenetic discordance </w:t>
        </w:r>
      </w:ins>
      <w:ins w:id="152" w:author="Thomas, Gregg [2]" w:date="2023-09-28T15:00:00Z">
        <w:r w:rsidR="001D4181">
          <w:rPr>
            <w:rFonts w:ascii="Times New Roman" w:hAnsi="Times New Roman" w:cs="Times New Roman"/>
            <w:sz w:val="24"/>
            <w:szCs w:val="24"/>
          </w:rPr>
          <w:t xml:space="preserve">directly surrounding some of these features varies, with areas around UCEs generally being more similar </w:t>
        </w:r>
      </w:ins>
      <w:ins w:id="153" w:author="Thomas, Gregg [2]" w:date="2023-09-28T15:01:00Z">
        <w:r w:rsidR="001D4181">
          <w:rPr>
            <w:rFonts w:ascii="Times New Roman" w:hAnsi="Times New Roman" w:cs="Times New Roman"/>
            <w:sz w:val="24"/>
            <w:szCs w:val="24"/>
          </w:rPr>
          <w:t xml:space="preserve">locally than other features (Fig. </w:t>
        </w:r>
        <w:r w:rsidR="00CA393B">
          <w:rPr>
            <w:rFonts w:ascii="Times New Roman" w:hAnsi="Times New Roman" w:cs="Times New Roman"/>
            <w:sz w:val="24"/>
            <w:szCs w:val="24"/>
          </w:rPr>
          <w:t>5</w:t>
        </w:r>
        <w:r w:rsidR="001D4181">
          <w:rPr>
            <w:rFonts w:ascii="Times New Roman" w:hAnsi="Times New Roman" w:cs="Times New Roman"/>
            <w:sz w:val="24"/>
            <w:szCs w:val="24"/>
          </w:rPr>
          <w:t>B).</w:t>
        </w:r>
      </w:ins>
      <w:r w:rsidR="008350DE" w:rsidRPr="00031896">
        <w:rPr>
          <w:rFonts w:ascii="Times New Roman" w:hAnsi="Times New Roman" w:cs="Times New Roman"/>
          <w:sz w:val="24"/>
          <w:szCs w:val="24"/>
        </w:rPr>
        <w:t xml:space="preserve"> </w:t>
      </w:r>
      <w:moveFromRangeStart w:id="154" w:author="Thomas, Gregg [2]" w:date="2023-09-28T15:08:00Z" w:name="move146806142"/>
      <w:moveFrom w:id="155" w:author="Thomas, Gregg [2]" w:date="2023-09-28T15:08:00Z">
        <w:r w:rsidR="00136EDF" w:rsidDel="00D27115">
          <w:rPr>
            <w:rFonts w:ascii="Times New Roman" w:hAnsi="Times New Roman" w:cs="Times New Roman"/>
            <w:sz w:val="24"/>
            <w:szCs w:val="24"/>
          </w:rPr>
          <w:t>Natural selection reduces the effective population size</w:t>
        </w:r>
        <w:r w:rsidR="003C6D3F" w:rsidDel="00D27115">
          <w:rPr>
            <w:rFonts w:ascii="Times New Roman" w:hAnsi="Times New Roman" w:cs="Times New Roman"/>
            <w:sz w:val="24"/>
            <w:szCs w:val="24"/>
          </w:rPr>
          <w:t xml:space="preserve"> (</w:t>
        </w:r>
        <w:r w:rsidR="003C6D3F" w:rsidRPr="005B45C4" w:rsidDel="00D27115">
          <w:rPr>
            <w:rFonts w:ascii="Times New Roman" w:hAnsi="Times New Roman" w:cs="Times New Roman"/>
            <w:i/>
            <w:iCs/>
            <w:sz w:val="24"/>
            <w:szCs w:val="24"/>
          </w:rPr>
          <w:t>N</w:t>
        </w:r>
        <w:r w:rsidR="000E72EA" w:rsidRPr="000E72EA" w:rsidDel="00D27115">
          <w:rPr>
            <w:rFonts w:ascii="Times New Roman" w:hAnsi="Times New Roman" w:cs="Times New Roman"/>
            <w:i/>
            <w:iCs/>
            <w:sz w:val="24"/>
            <w:szCs w:val="24"/>
            <w:vertAlign w:val="subscript"/>
          </w:rPr>
          <w:t>e</w:t>
        </w:r>
        <w:r w:rsidR="003C6D3F" w:rsidDel="00D27115">
          <w:rPr>
            <w:rFonts w:ascii="Times New Roman" w:hAnsi="Times New Roman" w:cs="Times New Roman"/>
            <w:sz w:val="24"/>
            <w:szCs w:val="24"/>
          </w:rPr>
          <w:t>)</w:t>
        </w:r>
        <w:r w:rsidR="00136EDF" w:rsidDel="00D27115">
          <w:rPr>
            <w:rFonts w:ascii="Times New Roman" w:hAnsi="Times New Roman" w:cs="Times New Roman"/>
            <w:sz w:val="24"/>
            <w:szCs w:val="24"/>
          </w:rPr>
          <w:t xml:space="preserve"> of genomic regions through the processes of genetic hitchhiking of variation linked to</w:t>
        </w:r>
        <w:r w:rsidR="002668A9" w:rsidDel="00D27115">
          <w:rPr>
            <w:rFonts w:ascii="Times New Roman" w:hAnsi="Times New Roman" w:cs="Times New Roman"/>
            <w:sz w:val="24"/>
            <w:szCs w:val="24"/>
          </w:rPr>
          <w:t xml:space="preserve"> the fixation of</w:t>
        </w:r>
        <w:r w:rsidR="00136EDF" w:rsidDel="00D27115">
          <w:rPr>
            <w:rFonts w:ascii="Times New Roman" w:hAnsi="Times New Roman" w:cs="Times New Roman"/>
            <w:sz w:val="24"/>
            <w:szCs w:val="24"/>
          </w:rPr>
          <w:t xml:space="preserve"> positive</w:t>
        </w:r>
        <w:r w:rsidR="002668A9" w:rsidDel="00D27115">
          <w:rPr>
            <w:rFonts w:ascii="Times New Roman" w:hAnsi="Times New Roman" w:cs="Times New Roman"/>
            <w:sz w:val="24"/>
            <w:szCs w:val="24"/>
          </w:rPr>
          <w:t>ly</w:t>
        </w:r>
        <w:r w:rsidR="00136EDF" w:rsidDel="00D27115">
          <w:rPr>
            <w:rFonts w:ascii="Times New Roman" w:hAnsi="Times New Roman" w:cs="Times New Roman"/>
            <w:sz w:val="24"/>
            <w:szCs w:val="24"/>
          </w:rPr>
          <w:t xml:space="preserve"> select</w:t>
        </w:r>
        <w:r w:rsidR="002668A9" w:rsidDel="00D27115">
          <w:rPr>
            <w:rFonts w:ascii="Times New Roman" w:hAnsi="Times New Roman" w:cs="Times New Roman"/>
            <w:sz w:val="24"/>
            <w:szCs w:val="24"/>
          </w:rPr>
          <w:t>ed</w:t>
        </w:r>
        <w:r w:rsidR="00136EDF" w:rsidDel="00D27115">
          <w:rPr>
            <w:rFonts w:ascii="Times New Roman" w:hAnsi="Times New Roman" w:cs="Times New Roman"/>
            <w:sz w:val="24"/>
            <w:szCs w:val="24"/>
          </w:rPr>
          <w:t xml:space="preserve"> mutations </w:t>
        </w:r>
        <w:r w:rsidR="000E72EA" w:rsidDel="00D27115">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sidR="000E72EA" w:rsidDel="00D27115">
          <w:rPr>
            <w:rFonts w:ascii="Times New Roman" w:hAnsi="Times New Roman" w:cs="Times New Roman"/>
            <w:sz w:val="24"/>
            <w:szCs w:val="24"/>
          </w:rPr>
          <w:instrText xml:space="preserve"> ADDIN EN.CITE </w:instrText>
        </w:r>
        <w:r w:rsidR="000E72EA" w:rsidDel="00D27115">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sidR="000E72EA" w:rsidDel="00D27115">
          <w:rPr>
            <w:rFonts w:ascii="Times New Roman" w:hAnsi="Times New Roman" w:cs="Times New Roman"/>
            <w:sz w:val="24"/>
            <w:szCs w:val="24"/>
          </w:rPr>
          <w:instrText xml:space="preserve"> ADDIN EN.CITE.DATA </w:instrText>
        </w:r>
        <w:r w:rsidR="000E72EA" w:rsidDel="00D27115">
          <w:rPr>
            <w:rFonts w:ascii="Times New Roman" w:hAnsi="Times New Roman" w:cs="Times New Roman"/>
            <w:sz w:val="24"/>
            <w:szCs w:val="24"/>
          </w:rPr>
        </w:r>
        <w:r w:rsidR="000E72EA" w:rsidDel="00D27115">
          <w:rPr>
            <w:rFonts w:ascii="Times New Roman" w:hAnsi="Times New Roman" w:cs="Times New Roman"/>
            <w:sz w:val="24"/>
            <w:szCs w:val="24"/>
          </w:rPr>
          <w:fldChar w:fldCharType="end"/>
        </w:r>
        <w:r w:rsidR="000E72EA" w:rsidDel="00D27115">
          <w:rPr>
            <w:rFonts w:ascii="Times New Roman" w:hAnsi="Times New Roman" w:cs="Times New Roman"/>
            <w:sz w:val="24"/>
            <w:szCs w:val="24"/>
          </w:rPr>
          <w:fldChar w:fldCharType="separate"/>
        </w:r>
        <w:r w:rsidR="000E72EA" w:rsidDel="00D27115">
          <w:rPr>
            <w:rFonts w:ascii="Times New Roman" w:hAnsi="Times New Roman" w:cs="Times New Roman"/>
            <w:noProof/>
            <w:sz w:val="24"/>
            <w:szCs w:val="24"/>
          </w:rPr>
          <w:t>(</w:t>
        </w:r>
        <w:r w:rsidR="000E72EA" w:rsidRPr="000E72EA" w:rsidDel="00D27115">
          <w:rPr>
            <w:rFonts w:ascii="Times New Roman" w:hAnsi="Times New Roman" w:cs="Times New Roman"/>
            <w:i/>
            <w:iCs/>
            <w:noProof/>
            <w:sz w:val="24"/>
            <w:szCs w:val="24"/>
          </w:rPr>
          <w:t>i.e.</w:t>
        </w:r>
        <w:r w:rsidR="000E72EA" w:rsidDel="00D27115">
          <w:rPr>
            <w:rFonts w:ascii="Times New Roman" w:hAnsi="Times New Roman" w:cs="Times New Roman"/>
            <w:noProof/>
            <w:sz w:val="24"/>
            <w:szCs w:val="24"/>
          </w:rPr>
          <w:t>, selective sweeps; Smith and Haigh 1974; Kaplan et al. 1989)</w:t>
        </w:r>
        <w:r w:rsidR="000E72EA" w:rsidDel="00D27115">
          <w:rPr>
            <w:rFonts w:ascii="Times New Roman" w:hAnsi="Times New Roman" w:cs="Times New Roman"/>
            <w:sz w:val="24"/>
            <w:szCs w:val="24"/>
          </w:rPr>
          <w:fldChar w:fldCharType="end"/>
        </w:r>
        <w:r w:rsidR="002668A9" w:rsidDel="00D27115">
          <w:rPr>
            <w:rFonts w:ascii="Times New Roman" w:hAnsi="Times New Roman" w:cs="Times New Roman"/>
            <w:sz w:val="24"/>
            <w:szCs w:val="24"/>
          </w:rPr>
          <w:t xml:space="preserve"> and the purging of deleterious mutations </w:t>
        </w:r>
        <w:r w:rsidR="00AA6986" w:rsidDel="00D27115">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sidDel="00D27115">
          <w:rPr>
            <w:rFonts w:ascii="Times New Roman" w:hAnsi="Times New Roman" w:cs="Times New Roman"/>
            <w:sz w:val="24"/>
            <w:szCs w:val="24"/>
          </w:rPr>
          <w:instrText xml:space="preserve"> ADDIN EN.CITE </w:instrText>
        </w:r>
        <w:r w:rsidR="00C6053D" w:rsidDel="00D27115">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sidDel="00D27115">
          <w:rPr>
            <w:rFonts w:ascii="Times New Roman" w:hAnsi="Times New Roman" w:cs="Times New Roman"/>
            <w:sz w:val="24"/>
            <w:szCs w:val="24"/>
          </w:rPr>
          <w:instrText xml:space="preserve"> ADDIN EN.CITE.DATA </w:instrText>
        </w:r>
        <w:r w:rsidR="00C6053D" w:rsidDel="00D27115">
          <w:rPr>
            <w:rFonts w:ascii="Times New Roman" w:hAnsi="Times New Roman" w:cs="Times New Roman"/>
            <w:sz w:val="24"/>
            <w:szCs w:val="24"/>
          </w:rPr>
        </w:r>
        <w:r w:rsidR="00C6053D" w:rsidDel="00D27115">
          <w:rPr>
            <w:rFonts w:ascii="Times New Roman" w:hAnsi="Times New Roman" w:cs="Times New Roman"/>
            <w:sz w:val="24"/>
            <w:szCs w:val="24"/>
          </w:rPr>
          <w:fldChar w:fldCharType="end"/>
        </w:r>
        <w:r w:rsidR="00AA6986" w:rsidDel="00D27115">
          <w:rPr>
            <w:rFonts w:ascii="Times New Roman" w:hAnsi="Times New Roman" w:cs="Times New Roman"/>
            <w:sz w:val="24"/>
            <w:szCs w:val="24"/>
          </w:rPr>
        </w:r>
        <w:r w:rsidR="00AA6986" w:rsidDel="00D27115">
          <w:rPr>
            <w:rFonts w:ascii="Times New Roman" w:hAnsi="Times New Roman" w:cs="Times New Roman"/>
            <w:sz w:val="24"/>
            <w:szCs w:val="24"/>
          </w:rPr>
          <w:fldChar w:fldCharType="separate"/>
        </w:r>
        <w:r w:rsidR="00C6053D" w:rsidDel="00D27115">
          <w:rPr>
            <w:rFonts w:ascii="Times New Roman" w:hAnsi="Times New Roman" w:cs="Times New Roman"/>
            <w:noProof/>
            <w:sz w:val="24"/>
            <w:szCs w:val="24"/>
          </w:rPr>
          <w:t>(</w:t>
        </w:r>
        <w:r w:rsidR="00C6053D" w:rsidRPr="000E72EA" w:rsidDel="00D27115">
          <w:rPr>
            <w:rFonts w:ascii="Times New Roman" w:hAnsi="Times New Roman" w:cs="Times New Roman"/>
            <w:i/>
            <w:iCs/>
            <w:noProof/>
            <w:sz w:val="24"/>
            <w:szCs w:val="24"/>
          </w:rPr>
          <w:t>i.e.</w:t>
        </w:r>
        <w:r w:rsidR="00C6053D" w:rsidDel="00D27115">
          <w:rPr>
            <w:rFonts w:ascii="Times New Roman" w:hAnsi="Times New Roman" w:cs="Times New Roman"/>
            <w:noProof/>
            <w:sz w:val="24"/>
            <w:szCs w:val="24"/>
          </w:rPr>
          <w:t>, background selection; Charlesworth et al. 1993; Hudson and Kaplan 1995)</w:t>
        </w:r>
        <w:r w:rsidR="00AA6986" w:rsidDel="00D27115">
          <w:rPr>
            <w:rFonts w:ascii="Times New Roman" w:hAnsi="Times New Roman" w:cs="Times New Roman"/>
            <w:sz w:val="24"/>
            <w:szCs w:val="24"/>
          </w:rPr>
          <w:fldChar w:fldCharType="end"/>
        </w:r>
        <w:r w:rsidR="003C6D3F" w:rsidDel="00D27115">
          <w:rPr>
            <w:rFonts w:ascii="Times New Roman" w:hAnsi="Times New Roman" w:cs="Times New Roman"/>
            <w:sz w:val="24"/>
            <w:szCs w:val="24"/>
          </w:rPr>
          <w:t xml:space="preserve">. Thus, </w:t>
        </w:r>
        <w:r w:rsidR="00CB71D0" w:rsidDel="00D27115">
          <w:rPr>
            <w:rFonts w:ascii="Times New Roman" w:hAnsi="Times New Roman" w:cs="Times New Roman"/>
            <w:sz w:val="24"/>
            <w:szCs w:val="24"/>
          </w:rPr>
          <w:t xml:space="preserve">variation on </w:t>
        </w:r>
        <w:r w:rsidR="003C6D3F" w:rsidDel="00D27115">
          <w:rPr>
            <w:rFonts w:ascii="Times New Roman" w:hAnsi="Times New Roman" w:cs="Times New Roman"/>
            <w:sz w:val="24"/>
            <w:szCs w:val="24"/>
          </w:rPr>
          <w:t xml:space="preserve">parameters dependent on </w:t>
        </w:r>
        <w:r w:rsidR="003C6D3F" w:rsidRPr="00B84C77" w:rsidDel="00D27115">
          <w:rPr>
            <w:rFonts w:ascii="Times New Roman" w:hAnsi="Times New Roman" w:cs="Times New Roman"/>
            <w:i/>
            <w:iCs/>
            <w:sz w:val="24"/>
            <w:szCs w:val="24"/>
          </w:rPr>
          <w:t>N</w:t>
        </w:r>
        <w:r w:rsidR="003C6D3F" w:rsidRPr="000E72EA" w:rsidDel="00D27115">
          <w:rPr>
            <w:rFonts w:ascii="Times New Roman" w:hAnsi="Times New Roman" w:cs="Times New Roman"/>
            <w:i/>
            <w:iCs/>
            <w:sz w:val="24"/>
            <w:szCs w:val="24"/>
            <w:vertAlign w:val="subscript"/>
          </w:rPr>
          <w:t>e</w:t>
        </w:r>
        <w:r w:rsidR="00CB71D0" w:rsidDel="00D27115">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moveFrom>
      <w:moveFromRangeEnd w:id="154"/>
    </w:p>
    <w:p w14:paraId="4B141097" w14:textId="08FF0B58"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156"/>
      <w:r w:rsidR="00DB566A">
        <w:rPr>
          <w:rFonts w:ascii="Times New Roman" w:hAnsi="Times New Roman" w:cs="Times New Roman"/>
          <w:sz w:val="24"/>
          <w:szCs w:val="24"/>
        </w:rPr>
        <w:t>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156"/>
      <w:r w:rsidR="00314783">
        <w:rPr>
          <w:rStyle w:val="CommentReference"/>
        </w:rPr>
        <w:commentReference w:id="156"/>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dissipated at rates similar to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w:t>
      </w:r>
      <w:r w:rsidR="00527BE4">
        <w:rPr>
          <w:rFonts w:ascii="Times New Roman" w:hAnsi="Times New Roman" w:cs="Times New Roman"/>
          <w:sz w:val="24"/>
          <w:szCs w:val="24"/>
        </w:rPr>
        <w:t xml:space="preserve">UCE-adjacent </w:t>
      </w:r>
      <w:r w:rsidR="008A394E">
        <w:rPr>
          <w:rFonts w:ascii="Times New Roman" w:hAnsi="Times New Roman" w:cs="Times New Roman"/>
          <w:sz w:val="24"/>
          <w:szCs w:val="24"/>
        </w:rPr>
        <w:t xml:space="preserve">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lastRenderedPageBreak/>
        <w:t>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w:t>
      </w:r>
      <w:r w:rsidR="00057393" w:rsidRPr="000E72EA">
        <w:rPr>
          <w:rFonts w:ascii="Times New Roman" w:hAnsi="Times New Roman" w:cs="Times New Roman"/>
          <w:i/>
          <w:iCs/>
          <w:sz w:val="24"/>
          <w:szCs w:val="24"/>
          <w:vertAlign w:val="subscript"/>
        </w:rPr>
        <w:t>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E474D8">
        <w:rPr>
          <w:rFonts w:ascii="Times New Roman" w:hAnsi="Times New Roman" w:cs="Times New Roman"/>
          <w:sz w:val="24"/>
          <w:szCs w:val="24"/>
        </w:rPr>
        <w:t>Also</w:t>
      </w:r>
      <w:ins w:id="157" w:author="Thomas, Gregg [2]" w:date="2023-09-28T15:09:00Z">
        <w:r w:rsidR="00D27115">
          <w:rPr>
            <w:rFonts w:ascii="Times New Roman" w:hAnsi="Times New Roman" w:cs="Times New Roman"/>
            <w:sz w:val="24"/>
            <w:szCs w:val="24"/>
          </w:rPr>
          <w:t>,</w:t>
        </w:r>
      </w:ins>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w:t>
      </w:r>
      <w:r w:rsidR="0069616B" w:rsidRPr="00702AD3">
        <w:rPr>
          <w:rFonts w:ascii="Times New Roman" w:hAnsi="Times New Roman" w:cs="Times New Roman"/>
          <w:i/>
          <w:iCs/>
          <w:sz w:val="24"/>
          <w:szCs w:val="24"/>
        </w:rPr>
        <w:t>e.g.</w:t>
      </w:r>
      <w:r w:rsidR="0069616B">
        <w:rPr>
          <w:rFonts w:ascii="Times New Roman" w:hAnsi="Times New Roman" w:cs="Times New Roman"/>
          <w:sz w:val="24"/>
          <w:szCs w:val="24"/>
        </w:rPr>
        <w:t>,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2A168715"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del w:id="158" w:author="Thomas, Gregg [2]" w:date="2023-09-27T13:53:00Z">
        <w:r w:rsidR="00F530D3" w:rsidDel="003104FF">
          <w:rPr>
            <w:rFonts w:ascii="Times New Roman" w:hAnsi="Times New Roman" w:cs="Times New Roman"/>
            <w:sz w:val="24"/>
            <w:szCs w:val="24"/>
          </w:rPr>
          <w:delText xml:space="preserve">Consistent with this, we observed less conservation of phylogenetic signal on average surrounding rapidly evolving genes </w:delText>
        </w:r>
        <w:r w:rsidR="006C1351" w:rsidDel="003104FF">
          <w:rPr>
            <w:rFonts w:ascii="Times New Roman" w:hAnsi="Times New Roman" w:cs="Times New Roman"/>
            <w:sz w:val="24"/>
            <w:szCs w:val="24"/>
          </w:rPr>
          <w:delText xml:space="preserve">and </w:delText>
        </w:r>
        <w:r w:rsidR="00F530D3" w:rsidDel="003104FF">
          <w:rPr>
            <w:rFonts w:ascii="Times New Roman" w:hAnsi="Times New Roman" w:cs="Times New Roman"/>
            <w:sz w:val="24"/>
            <w:szCs w:val="24"/>
          </w:rPr>
          <w:delText>more variance</w:delText>
        </w:r>
        <w:r w:rsidR="00DF4696" w:rsidDel="003104FF">
          <w:rPr>
            <w:rFonts w:ascii="Times New Roman" w:hAnsi="Times New Roman" w:cs="Times New Roman"/>
            <w:sz w:val="24"/>
            <w:szCs w:val="24"/>
          </w:rPr>
          <w:delText xml:space="preserve">. </w:delText>
        </w:r>
      </w:del>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commentRangeStart w:id="159"/>
      <w:commentRangeStart w:id="160"/>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159"/>
      <w:r w:rsidR="00ED58BF">
        <w:rPr>
          <w:rStyle w:val="CommentReference"/>
        </w:rPr>
        <w:commentReference w:id="159"/>
      </w:r>
      <w:commentRangeEnd w:id="160"/>
      <w:r w:rsidR="00562FAD">
        <w:rPr>
          <w:rStyle w:val="CommentReference"/>
        </w:rPr>
        <w:commentReference w:id="160"/>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0981E8AB"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 three selection tests run, HyPhy’s BUSTED and aBSREL and PAML’s M1a vs. M2a</w:t>
      </w:r>
      <w:ins w:id="161" w:author="Thomas, Gregg [2]" w:date="2023-09-27T13:53:00Z">
        <w:r w:rsidR="00476B5A">
          <w:rPr>
            <w:rFonts w:ascii="Times New Roman" w:hAnsi="Times New Roman" w:cs="Times New Roman"/>
            <w:sz w:val="24"/>
            <w:szCs w:val="24"/>
          </w:rPr>
          <w:t xml:space="preserve"> </w:t>
        </w:r>
      </w:ins>
      <w:r w:rsidRPr="00031896">
        <w:rPr>
          <w:rFonts w:ascii="Times New Roman" w:hAnsi="Times New Roman" w:cs="Times New Roman"/>
          <w:sz w:val="24"/>
          <w:szCs w:val="24"/>
        </w:rPr>
        <w:t xml:space="preserve">some genes showed evidence of positive selection whether the species tree or gene tree </w:t>
      </w:r>
      <w:r w:rsidRPr="00031896">
        <w:rPr>
          <w:rFonts w:ascii="Times New Roman" w:hAnsi="Times New Roman" w:cs="Times New Roman"/>
          <w:sz w:val="24"/>
          <w:szCs w:val="24"/>
        </w:rPr>
        <w:lastRenderedPageBreak/>
        <w:t>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del w:id="162" w:author="Thomas, Gregg [2]" w:date="2023-09-27T13:53:00Z">
        <w:r w:rsidRPr="00031896" w:rsidDel="00476B5A">
          <w:rPr>
            <w:rFonts w:ascii="Times New Roman" w:hAnsi="Times New Roman" w:cs="Times New Roman"/>
            <w:sz w:val="24"/>
            <w:szCs w:val="24"/>
          </w:rPr>
          <w:delText xml:space="preserve">concatenated </w:delText>
        </w:r>
      </w:del>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del w:id="163" w:author="Thomas, Gregg [2]" w:date="2023-09-27T13:53:00Z">
        <w:r w:rsidR="0006000E" w:rsidRPr="00031896" w:rsidDel="00476B5A">
          <w:rPr>
            <w:rFonts w:ascii="Times New Roman" w:hAnsi="Times New Roman" w:cs="Times New Roman"/>
            <w:sz w:val="24"/>
            <w:szCs w:val="24"/>
          </w:rPr>
          <w:delText xml:space="preserve">concatenated </w:delText>
        </w:r>
      </w:del>
      <w:ins w:id="164" w:author="Thomas, Gregg [2]" w:date="2023-09-27T13:53:00Z">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ins>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0F65577"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 </w:instrText>
      </w:r>
      <w:r w:rsidR="00476B5A">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DATA </w:instrText>
      </w:r>
      <w:r w:rsidR="00476B5A">
        <w:rPr>
          <w:rFonts w:ascii="Times New Roman" w:hAnsi="Times New Roman" w:cs="Times New Roman"/>
          <w:sz w:val="24"/>
          <w:szCs w:val="24"/>
        </w:rPr>
      </w:r>
      <w:r w:rsidR="00476B5A">
        <w:rPr>
          <w:rFonts w:ascii="Times New Roman" w:hAnsi="Times New Roman" w:cs="Times New Roman"/>
          <w:sz w:val="24"/>
          <w:szCs w:val="24"/>
        </w:rPr>
        <w:fldChar w:fldCharType="end"/>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165"/>
      <w:commentRangeStart w:id="166"/>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165"/>
      <w:r w:rsidR="009D7BC7">
        <w:rPr>
          <w:rStyle w:val="CommentReference"/>
        </w:rPr>
        <w:commentReference w:id="165"/>
      </w:r>
      <w:commentRangeEnd w:id="166"/>
      <w:r w:rsidR="005F1E33">
        <w:rPr>
          <w:rStyle w:val="CommentReference"/>
        </w:rPr>
        <w:commentReference w:id="166"/>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w:t>
      </w:r>
      <w:r w:rsidR="00211419">
        <w:rPr>
          <w:rFonts w:ascii="Times New Roman" w:hAnsi="Times New Roman" w:cs="Times New Roman"/>
          <w:sz w:val="24"/>
          <w:szCs w:val="24"/>
        </w:rPr>
        <w:lastRenderedPageBreak/>
        <w:t xml:space="preserve">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4097E3A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ins w:id="167" w:author="Thomas, Gregg [2]" w:date="2023-09-27T14:05:00Z">
        <w:r w:rsidR="00D42F32">
          <w:rPr>
            <w:rFonts w:ascii="Times New Roman" w:hAnsi="Times New Roman" w:cs="Times New Roman"/>
            <w:sz w:val="24"/>
            <w:szCs w:val="24"/>
          </w:rPr>
          <w:t xml:space="preserve"> and Matt Hahn and the Hahn lab for feedback on the manuscript</w:t>
        </w:r>
      </w:ins>
      <w:r>
        <w:rPr>
          <w:rFonts w:ascii="Times New Roman" w:hAnsi="Times New Roman" w:cs="Times New Roman"/>
          <w:sz w:val="24"/>
          <w:szCs w:val="24"/>
        </w:rPr>
        <w:t>.</w:t>
      </w:r>
      <w:r w:rsidR="00A76FC9">
        <w:rPr>
          <w:rFonts w:ascii="Times New Roman" w:hAnsi="Times New Roman" w:cs="Times New Roman"/>
          <w:sz w:val="24"/>
          <w:szCs w:val="24"/>
        </w:rPr>
        <w:t xml:space="preserve"> We also thank Brant Faircloth and Trevor Sless for advice on using phyluce.</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BioHPC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1A6E863"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as an NCBI BioProject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r>
        <w:rPr>
          <w:rFonts w:ascii="Times New Roman" w:hAnsi="Times New Roman" w:cs="Times New Roman"/>
          <w:i/>
          <w:iCs/>
          <w:sz w:val="24"/>
          <w:szCs w:val="24"/>
        </w:rPr>
        <w:t xml:space="preserve">Otomys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commentRangeStart w:id="168"/>
      <w:r w:rsidR="00851991">
        <w:rPr>
          <w:rFonts w:ascii="Times New Roman" w:hAnsi="Times New Roman" w:cs="Times New Roman"/>
          <w:sz w:val="24"/>
          <w:szCs w:val="24"/>
        </w:rPr>
        <w:t>XX</w:t>
      </w:r>
      <w:commentRangeEnd w:id="168"/>
      <w:r>
        <w:rPr>
          <w:rStyle w:val="CommentReference"/>
        </w:rPr>
        <w:commentReference w:id="168"/>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peciosus</w:t>
            </w:r>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ylvaticus</w:t>
            </w:r>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rvicanthis niloticus</w:t>
            </w:r>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Grammomys dolichurus</w:t>
            </w:r>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Hylomyscus alleni</w:t>
            </w:r>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astomys natalensis</w:t>
            </w:r>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caroli</w:t>
            </w:r>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pahari</w:t>
            </w:r>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spretus</w:t>
            </w:r>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Otomys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hodopus sungorus</w:t>
            </w:r>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raomys delectorum</w:t>
            </w:r>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rattus</w:t>
            </w:r>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abdomys dilectus</w:t>
            </w:r>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ombomys opimus</w:t>
            </w:r>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ynchomys soricoides</w:t>
            </w:r>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 xml:space="preserve">Apodemus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r w:rsidRPr="008C347C">
              <w:rPr>
                <w:rFonts w:ascii="Times New Roman" w:eastAsia="Times New Roman" w:hAnsi="Times New Roman" w:cs="Times New Roman"/>
                <w:iCs/>
                <w:color w:val="000000"/>
                <w:sz w:val="24"/>
                <w:szCs w:val="24"/>
              </w:rPr>
              <w:t>Murinae</w:t>
            </w:r>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r w:rsidRPr="00BC53EE">
        <w:rPr>
          <w:i/>
        </w:rPr>
        <w:t>Rhyncomys soricoides</w:t>
      </w:r>
      <w:r w:rsidRPr="00197A2B">
        <w:t xml:space="preserve">, GD = </w:t>
      </w:r>
      <w:r w:rsidRPr="00BC53EE">
        <w:rPr>
          <w:i/>
        </w:rPr>
        <w:t>Grammomys dolichurus</w:t>
      </w:r>
      <w:r w:rsidRPr="00197A2B">
        <w:t xml:space="preserve">, RD = </w:t>
      </w:r>
      <w:r w:rsidRPr="00BC53EE">
        <w:rPr>
          <w:i/>
        </w:rPr>
        <w:t>Rhabdomys dilectus</w:t>
      </w:r>
      <w:r w:rsidRPr="00197A2B">
        <w:t xml:space="preserve">, MM = </w:t>
      </w:r>
      <w:r w:rsidRPr="00BC53EE">
        <w:rPr>
          <w:i/>
        </w:rPr>
        <w:t>Mus musculus</w:t>
      </w:r>
      <w:r w:rsidRPr="00197A2B">
        <w:t xml:space="preserve">, HA = </w:t>
      </w:r>
      <w:r w:rsidRPr="00BC53EE">
        <w:rPr>
          <w:i/>
        </w:rPr>
        <w:t>Hylomyscus alleni</w:t>
      </w:r>
      <w:r w:rsidRPr="00197A2B">
        <w:t xml:space="preserve">, MN = </w:t>
      </w:r>
      <w:r w:rsidRPr="00BC53EE">
        <w:rPr>
          <w:i/>
        </w:rPr>
        <w:t>Mastomys natalensis</w:t>
      </w:r>
      <w:r w:rsidRPr="00197A2B">
        <w:t xml:space="preserve">, PD = </w:t>
      </w:r>
      <w:r w:rsidRPr="00BC53EE">
        <w:rPr>
          <w:i/>
        </w:rPr>
        <w:t>Praomys delectorum</w:t>
      </w:r>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4C1D45B9">
            <wp:extent cx="4606988" cy="6381750"/>
            <wp:effectExtent l="0" t="0" r="3175" b="0"/>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8945" cy="6384461"/>
                    </a:xfrm>
                    <a:prstGeom prst="rect">
                      <a:avLst/>
                    </a:prstGeom>
                    <a:noFill/>
                    <a:ln>
                      <a:noFill/>
                    </a:ln>
                  </pic:spPr>
                </pic:pic>
              </a:graphicData>
            </a:graphic>
          </wp:inline>
        </w:drawing>
      </w:r>
    </w:p>
    <w:p w14:paraId="3C861584" w14:textId="2B6C2AB3"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7"/>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169"/>
      <w:commentRangeStart w:id="170"/>
      <w:r w:rsidR="00A22613">
        <w:rPr>
          <w:rFonts w:ascii="Times New Roman" w:hAnsi="Times New Roman" w:cs="Times New Roman"/>
          <w:sz w:val="24"/>
          <w:szCs w:val="24"/>
        </w:rPr>
        <w:t xml:space="preserve">B) </w:t>
      </w:r>
      <w:commentRangeEnd w:id="169"/>
      <w:r w:rsidR="0009786C">
        <w:rPr>
          <w:rStyle w:val="CommentReference"/>
        </w:rPr>
        <w:commentReference w:id="169"/>
      </w:r>
      <w:commentRangeEnd w:id="170"/>
      <w:r w:rsidR="00AF54C6">
        <w:rPr>
          <w:rStyle w:val="CommentReference"/>
        </w:rPr>
        <w:commentReference w:id="170"/>
      </w:r>
      <w:r w:rsidR="00A22613">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8"/>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9"/>
                    <a:stretch>
                      <a:fillRect/>
                    </a:stretch>
                  </pic:blipFill>
                  <pic:spPr bwMode="auto">
                    <a:xfrm>
                      <a:off x="0" y="0"/>
                      <a:ext cx="5943600" cy="1981200"/>
                    </a:xfrm>
                    <a:prstGeom prst="rect">
                      <a:avLst/>
                    </a:prstGeom>
                    <a:noFill/>
                    <a:ln>
                      <a:noFill/>
                    </a:ln>
                  </pic:spPr>
                </pic:pic>
              </a:graphicData>
            </a:graphic>
          </wp:inline>
        </w:drawing>
      </w:r>
    </w:p>
    <w:p w14:paraId="4B53F6AD" w14:textId="205B407F"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del w:id="171" w:author="Thomas, Gregg [2]" w:date="2023-09-28T10:48:00Z">
        <w:r w:rsidR="007B6168" w:rsidDel="00400699">
          <w:rPr>
            <w:rFonts w:ascii="Times New Roman" w:hAnsi="Times New Roman" w:cs="Times New Roman"/>
            <w:sz w:val="24"/>
            <w:szCs w:val="24"/>
          </w:rPr>
          <w:delText>No c</w:delText>
        </w:r>
      </w:del>
      <w:ins w:id="172" w:author="Thomas, Gregg [2]" w:date="2023-09-28T10:48:00Z">
        <w:r w:rsidR="00400699">
          <w:rPr>
            <w:rFonts w:ascii="Times New Roman" w:hAnsi="Times New Roman" w:cs="Times New Roman"/>
            <w:sz w:val="24"/>
            <w:szCs w:val="24"/>
          </w:rPr>
          <w:t>C</w:t>
        </w:r>
      </w:ins>
      <w:r w:rsidR="007B6168">
        <w:rPr>
          <w:rFonts w:ascii="Times New Roman" w:hAnsi="Times New Roman" w:cs="Times New Roman"/>
          <w:sz w:val="24"/>
          <w:szCs w:val="24"/>
        </w:rPr>
        <w:t>orrelation</w:t>
      </w:r>
      <w:ins w:id="173" w:author="Thomas, Gregg [2]" w:date="2023-09-28T10:48:00Z">
        <w:r w:rsidR="00400699">
          <w:rPr>
            <w:rFonts w:ascii="Times New Roman" w:hAnsi="Times New Roman" w:cs="Times New Roman"/>
            <w:sz w:val="24"/>
            <w:szCs w:val="24"/>
          </w:rPr>
          <w:t>s</w:t>
        </w:r>
      </w:ins>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ins w:id="174" w:author="Thomas, Gregg [2]" w:date="2023-09-28T10:47:00Z">
        <w:r w:rsidR="001334F8">
          <w:rPr>
            <w:rFonts w:ascii="Times New Roman" w:hAnsi="Times New Roman" w:cs="Times New Roman"/>
            <w:sz w:val="24"/>
            <w:szCs w:val="24"/>
          </w:rPr>
          <w:t xml:space="preserve"> C) The mean wRF of all 10kb window trees within each 5Mb window compared to the species tree.</w:t>
        </w:r>
      </w:ins>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RF and the log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commentRangeStart w:id="175"/>
      <w:commentRangeStart w:id="176"/>
      <w:commentRangeStart w:id="177"/>
      <w:r>
        <w:lastRenderedPageBreak/>
        <w:t>References</w:t>
      </w:r>
      <w:commentRangeEnd w:id="175"/>
      <w:r>
        <w:rPr>
          <w:rStyle w:val="CommentReference"/>
          <w:rFonts w:asciiTheme="minorHAnsi" w:hAnsiTheme="minorHAnsi" w:cstheme="minorBidi"/>
          <w:b w:val="0"/>
        </w:rPr>
        <w:commentReference w:id="175"/>
      </w:r>
      <w:commentRangeEnd w:id="176"/>
      <w:r>
        <w:rPr>
          <w:rStyle w:val="CommentReference"/>
          <w:rFonts w:asciiTheme="minorHAnsi" w:hAnsiTheme="minorHAnsi" w:cstheme="minorBidi"/>
          <w:b w:val="0"/>
        </w:rPr>
        <w:commentReference w:id="176"/>
      </w:r>
      <w:commentRangeEnd w:id="177"/>
      <w:r w:rsidR="00EE4E68">
        <w:rPr>
          <w:rStyle w:val="CommentReference"/>
          <w:rFonts w:asciiTheme="minorHAnsi" w:hAnsiTheme="minorHAnsi" w:cstheme="minorBidi"/>
          <w:b w:val="0"/>
        </w:rPr>
        <w:commentReference w:id="177"/>
      </w:r>
    </w:p>
    <w:p w14:paraId="59381C79" w14:textId="65B1090B" w:rsidR="005B5E06" w:rsidRPr="005B5E06" w:rsidRDefault="009418B1" w:rsidP="005B5E06">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B5E06" w:rsidRPr="005B5E06">
        <w:t xml:space="preserve">Pdb (the paleobiology database) [Internet]. 2011 January 21st, 2022]. Available from: </w:t>
      </w:r>
      <w:hyperlink r:id="rId22" w:history="1">
        <w:r w:rsidR="005B5E06" w:rsidRPr="005B5E06">
          <w:rPr>
            <w:rStyle w:val="Hyperlink"/>
          </w:rPr>
          <w:t>http://paleodb.org/</w:t>
        </w:r>
      </w:hyperlink>
      <w:r w:rsidR="005B5E06" w:rsidRPr="005B5E06">
        <w:t xml:space="preserve"> </w:t>
      </w:r>
    </w:p>
    <w:p w14:paraId="643DADCE" w14:textId="77777777" w:rsidR="005B5E06" w:rsidRPr="005B5E06" w:rsidRDefault="005B5E06" w:rsidP="005B5E06">
      <w:pPr>
        <w:pStyle w:val="EndNoteBibliography"/>
        <w:spacing w:after="0"/>
        <w:ind w:left="720" w:hanging="720"/>
      </w:pPr>
      <w:r w:rsidRPr="005B5E06">
        <w:t xml:space="preserve">Aghova T, Kimura Y, Bryja J, Dobigny G, Granjon L, Kergoat GJ. 2018. Fossils know it best: Using a new set of fossil calibrations to improve the temporal phylogenetic framework of murid rodents (rodentia: Muridae). </w:t>
      </w:r>
      <w:r w:rsidRPr="005B5E06">
        <w:rPr>
          <w:i/>
        </w:rPr>
        <w:t>Mol Phylogenet Evol</w:t>
      </w:r>
      <w:r w:rsidRPr="005B5E06">
        <w:t>. 128:98-111.</w:t>
      </w:r>
    </w:p>
    <w:p w14:paraId="51FCC04D" w14:textId="77777777" w:rsidR="005B5E06" w:rsidRPr="005B5E06" w:rsidRDefault="005B5E06" w:rsidP="005B5E06">
      <w:pPr>
        <w:pStyle w:val="EndNoteBibliography"/>
        <w:spacing w:after="0"/>
        <w:ind w:left="720" w:hanging="720"/>
      </w:pPr>
      <w:r w:rsidRPr="005B5E06">
        <w:t xml:space="preserve">Alda F, Ludt WB, Elias DJ, McMahan CD, Chakrabarty P. 2021. Comparing ultraconserved elements and exons for phylogenomic analyses of middle american cichlids: When data agree to disagree. </w:t>
      </w:r>
      <w:r w:rsidRPr="005B5E06">
        <w:rPr>
          <w:i/>
        </w:rPr>
        <w:t>Genome Biol Evol</w:t>
      </w:r>
      <w:r w:rsidRPr="005B5E06">
        <w:t>. 13.</w:t>
      </w:r>
    </w:p>
    <w:p w14:paraId="136A9E1C" w14:textId="77777777" w:rsidR="005B5E06" w:rsidRPr="005B5E06" w:rsidRDefault="005B5E06" w:rsidP="005B5E06">
      <w:pPr>
        <w:pStyle w:val="EndNoteBibliography"/>
        <w:spacing w:after="0"/>
        <w:ind w:left="720" w:hanging="720"/>
      </w:pPr>
      <w:r w:rsidRPr="005B5E06">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5B5E06">
        <w:rPr>
          <w:i/>
        </w:rPr>
        <w:t>Evolution</w:t>
      </w:r>
      <w:r w:rsidRPr="005B5E06">
        <w:t>. 71:475-488.</w:t>
      </w:r>
    </w:p>
    <w:p w14:paraId="675219ED" w14:textId="77777777" w:rsidR="005B5E06" w:rsidRPr="005B5E06" w:rsidRDefault="005B5E06" w:rsidP="005B5E06">
      <w:pPr>
        <w:pStyle w:val="EndNoteBibliography"/>
        <w:spacing w:after="0"/>
        <w:ind w:left="720" w:hanging="720"/>
      </w:pPr>
      <w:r w:rsidRPr="005B5E06">
        <w:t xml:space="preserve">Alvarez-Gonzalez L, Burden F, Doddamani D, Malinverni R, Leach E, Marin-Garcia C, Marin-Gual L, Gubern A, Vara C, Paytuvi-Gallart A, et al. 2022. 3d chromatin remodelling in the germ line modulates genome evolutionary plasticity. </w:t>
      </w:r>
      <w:r w:rsidRPr="005B5E06">
        <w:rPr>
          <w:i/>
        </w:rPr>
        <w:t>Nat Commun</w:t>
      </w:r>
      <w:r w:rsidRPr="005B5E06">
        <w:t>. 13:2608.</w:t>
      </w:r>
    </w:p>
    <w:p w14:paraId="0E7DBBB7" w14:textId="77777777" w:rsidR="005B5E06" w:rsidRPr="005B5E06" w:rsidRDefault="005B5E06" w:rsidP="005B5E06">
      <w:pPr>
        <w:pStyle w:val="EndNoteBibliography"/>
        <w:spacing w:after="0"/>
        <w:ind w:left="720" w:hanging="720"/>
      </w:pPr>
      <w:r w:rsidRPr="005B5E06">
        <w:t xml:space="preserve">Avise JC, Robinson TJ. 2008. Hemiplasy: A new term in the lexicon of phylogenetics. </w:t>
      </w:r>
      <w:r w:rsidRPr="005B5E06">
        <w:rPr>
          <w:i/>
        </w:rPr>
        <w:t>Syst Biol</w:t>
      </w:r>
      <w:r w:rsidRPr="005B5E06">
        <w:t>. 57:503-507.</w:t>
      </w:r>
    </w:p>
    <w:p w14:paraId="10704BB0" w14:textId="77777777" w:rsidR="005B5E06" w:rsidRPr="005B5E06" w:rsidRDefault="005B5E06" w:rsidP="005B5E06">
      <w:pPr>
        <w:pStyle w:val="EndNoteBibliography"/>
        <w:spacing w:after="0"/>
        <w:ind w:left="720" w:hanging="720"/>
      </w:pPr>
      <w:r w:rsidRPr="005B5E06">
        <w:t xml:space="preserve">Baum DA. 2007. Concordance trees, concordance factors, and the exploration of reticulate genealogy. </w:t>
      </w:r>
      <w:r w:rsidRPr="005B5E06">
        <w:rPr>
          <w:i/>
        </w:rPr>
        <w:t>TAXON</w:t>
      </w:r>
      <w:r w:rsidRPr="005B5E06">
        <w:t>. 56:417-426.</w:t>
      </w:r>
    </w:p>
    <w:p w14:paraId="0C849D56" w14:textId="77777777" w:rsidR="005B5E06" w:rsidRPr="005B5E06" w:rsidRDefault="005B5E06" w:rsidP="005B5E06">
      <w:pPr>
        <w:pStyle w:val="EndNoteBibliography"/>
        <w:spacing w:after="0"/>
        <w:ind w:left="720" w:hanging="720"/>
      </w:pPr>
      <w:r w:rsidRPr="005B5E06">
        <w:t xml:space="preserve">Benjamini Y, Hochberg Y. 1995. Controlling the false discovery rate: A practical and powerful approach to multiple testing. </w:t>
      </w:r>
      <w:r w:rsidRPr="005B5E06">
        <w:rPr>
          <w:i/>
        </w:rPr>
        <w:t>Journal of the Royal statistical society: series B (Methodological)</w:t>
      </w:r>
      <w:r w:rsidRPr="005B5E06">
        <w:t>. 57:289-300.</w:t>
      </w:r>
    </w:p>
    <w:p w14:paraId="52E9ECF6" w14:textId="77777777" w:rsidR="005B5E06" w:rsidRPr="005B5E06" w:rsidRDefault="005B5E06" w:rsidP="005B5E06">
      <w:pPr>
        <w:pStyle w:val="EndNoteBibliography"/>
        <w:spacing w:after="0"/>
        <w:ind w:left="720" w:hanging="720"/>
      </w:pPr>
      <w:r w:rsidRPr="005B5E06">
        <w:t xml:space="preserve">Bloom BH. 1970. Space/time trade-offs in hash coding with allowable errors. </w:t>
      </w:r>
      <w:r w:rsidRPr="005B5E06">
        <w:rPr>
          <w:i/>
        </w:rPr>
        <w:t>Commun. ACM</w:t>
      </w:r>
      <w:r w:rsidRPr="005B5E06">
        <w:t>. 13:422–426.</w:t>
      </w:r>
    </w:p>
    <w:p w14:paraId="749738A4" w14:textId="77777777" w:rsidR="005B5E06" w:rsidRPr="005B5E06" w:rsidRDefault="005B5E06" w:rsidP="005B5E06">
      <w:pPr>
        <w:pStyle w:val="EndNoteBibliography"/>
        <w:spacing w:after="0"/>
        <w:ind w:left="720" w:hanging="720"/>
      </w:pPr>
      <w:r w:rsidRPr="005B5E06">
        <w:t>Böcker S, Canzar S, Gunnar WK. 2013. The generalized robinson-foulds metric. In:  Darling A, Stoye J, editors. Algorithms in bioinformatics. Berlin, Heidelberg: Springer.</w:t>
      </w:r>
    </w:p>
    <w:p w14:paraId="0262CD3C" w14:textId="77777777" w:rsidR="005B5E06" w:rsidRPr="005B5E06" w:rsidRDefault="005B5E06" w:rsidP="005B5E06">
      <w:pPr>
        <w:pStyle w:val="EndNoteBibliography"/>
        <w:spacing w:after="0"/>
        <w:ind w:left="720" w:hanging="720"/>
      </w:pPr>
      <w:r w:rsidRPr="005B5E06">
        <w:t xml:space="preserve">Bolger AM, Lohse M, Usadel B. 2014. Trimmomatic: A flexible trimmer for illumina sequence data. </w:t>
      </w:r>
      <w:r w:rsidRPr="005B5E06">
        <w:rPr>
          <w:i/>
        </w:rPr>
        <w:t>Bioinformatics</w:t>
      </w:r>
      <w:r w:rsidRPr="005B5E06">
        <w:t>. 30:2114-2120.</w:t>
      </w:r>
    </w:p>
    <w:p w14:paraId="6B19D468" w14:textId="77777777" w:rsidR="005B5E06" w:rsidRPr="005B5E06" w:rsidRDefault="005B5E06" w:rsidP="005B5E06">
      <w:pPr>
        <w:pStyle w:val="EndNoteBibliography"/>
        <w:spacing w:after="0"/>
        <w:ind w:left="720" w:hanging="720"/>
      </w:pPr>
      <w:r w:rsidRPr="005B5E06">
        <w:t xml:space="preserve">Borowiec ML. 2016. Amas: A fast tool for alignment manipulation and computing of summary statistics. </w:t>
      </w:r>
      <w:r w:rsidRPr="005B5E06">
        <w:rPr>
          <w:i/>
        </w:rPr>
        <w:t>PeerJ</w:t>
      </w:r>
      <w:r w:rsidRPr="005B5E06">
        <w:t>. 4:e1660.</w:t>
      </w:r>
    </w:p>
    <w:p w14:paraId="06FFAFFD" w14:textId="77777777" w:rsidR="005B5E06" w:rsidRPr="005B5E06" w:rsidRDefault="005B5E06" w:rsidP="005B5E06">
      <w:pPr>
        <w:pStyle w:val="EndNoteBibliography"/>
        <w:spacing w:after="0"/>
        <w:ind w:left="720" w:hanging="720"/>
      </w:pPr>
      <w:r w:rsidRPr="005B5E06">
        <w:t xml:space="preserve">Bradley RK, Roberts A, Smoot M, Juvekar S, Do J, Dewey C, Holmes I, Pachter L. 2009. Fast statistical alignment. </w:t>
      </w:r>
      <w:r w:rsidRPr="005B5E06">
        <w:rPr>
          <w:i/>
        </w:rPr>
        <w:t>PLoS Comput Biol</w:t>
      </w:r>
      <w:r w:rsidRPr="005B5E06">
        <w:t>. 5:e1000392.</w:t>
      </w:r>
    </w:p>
    <w:p w14:paraId="36C3B566" w14:textId="77777777" w:rsidR="005B5E06" w:rsidRPr="005B5E06" w:rsidRDefault="005B5E06" w:rsidP="005B5E06">
      <w:pPr>
        <w:pStyle w:val="EndNoteBibliography"/>
        <w:spacing w:after="0"/>
        <w:ind w:left="720" w:hanging="720"/>
      </w:pPr>
      <w:r w:rsidRPr="005B5E06">
        <w:t xml:space="preserve">Cai JJ, Macpherson JM, Sella G, Petrov DA. 2009. Pervasive hitchhiking at coding and regulatory sites in humans. </w:t>
      </w:r>
      <w:r w:rsidRPr="005B5E06">
        <w:rPr>
          <w:i/>
        </w:rPr>
        <w:t>PLoS Genet</w:t>
      </w:r>
      <w:r w:rsidRPr="005B5E06">
        <w:t>. 5:e1000336.</w:t>
      </w:r>
    </w:p>
    <w:p w14:paraId="29C60DF8" w14:textId="77777777" w:rsidR="005B5E06" w:rsidRPr="005B5E06" w:rsidRDefault="005B5E06" w:rsidP="005B5E06">
      <w:pPr>
        <w:pStyle w:val="EndNoteBibliography"/>
        <w:spacing w:after="0"/>
        <w:ind w:left="720" w:hanging="720"/>
      </w:pPr>
      <w:r w:rsidRPr="005B5E06">
        <w:t xml:space="preserve">Capella-Gutierrez S, Silla-Martinez JM, Gabaldon T. 2009. Trimal: A tool for automated alignment trimming in large-scale phylogenetic analyses. </w:t>
      </w:r>
      <w:r w:rsidRPr="005B5E06">
        <w:rPr>
          <w:i/>
        </w:rPr>
        <w:t>Bioinformatics</w:t>
      </w:r>
      <w:r w:rsidRPr="005B5E06">
        <w:t>. 25:1972-1973.</w:t>
      </w:r>
    </w:p>
    <w:p w14:paraId="2F5EE59B" w14:textId="77777777" w:rsidR="005B5E06" w:rsidRPr="005B5E06" w:rsidRDefault="005B5E06" w:rsidP="005B5E06">
      <w:pPr>
        <w:pStyle w:val="EndNoteBibliography"/>
        <w:spacing w:after="0"/>
        <w:ind w:left="720" w:hanging="720"/>
      </w:pPr>
      <w:r w:rsidRPr="005B5E06">
        <w:t xml:space="preserve">Carbone L, Harris RA, Gnerre S, Veeramah KR, Lorente-Galdos B, Huddleston J, Meyer TJ, Herrero J, Roos C, Aken B, et al. 2014. Gibbon genome and the fast karyotype evolution of small apes. </w:t>
      </w:r>
      <w:r w:rsidRPr="005B5E06">
        <w:rPr>
          <w:i/>
        </w:rPr>
        <w:t>Nature</w:t>
      </w:r>
      <w:r w:rsidRPr="005B5E06">
        <w:t>. 513:195-201.</w:t>
      </w:r>
    </w:p>
    <w:p w14:paraId="59F2AF1E" w14:textId="77777777" w:rsidR="005B5E06" w:rsidRPr="005B5E06" w:rsidRDefault="005B5E06" w:rsidP="005B5E06">
      <w:pPr>
        <w:pStyle w:val="EndNoteBibliography"/>
        <w:spacing w:after="0"/>
        <w:ind w:left="720" w:hanging="720"/>
      </w:pPr>
      <w:r w:rsidRPr="005B5E06">
        <w:t xml:space="preserve">Chan KO, Hutter CR, Wood PL, Jr., Grismer LL, Brown RM. 2020. Target-capture phylogenomics provide insights on gene and species tree discordances in old world treefrogs (anura: Rhacophoridae). </w:t>
      </w:r>
      <w:r w:rsidRPr="005B5E06">
        <w:rPr>
          <w:i/>
        </w:rPr>
        <w:t>Proc Biol Sci</w:t>
      </w:r>
      <w:r w:rsidRPr="005B5E06">
        <w:t>. 287:20202102.</w:t>
      </w:r>
    </w:p>
    <w:p w14:paraId="41211F54" w14:textId="77777777" w:rsidR="005B5E06" w:rsidRPr="005B5E06" w:rsidRDefault="005B5E06" w:rsidP="005B5E06">
      <w:pPr>
        <w:pStyle w:val="EndNoteBibliography"/>
        <w:spacing w:after="0"/>
        <w:ind w:left="720" w:hanging="720"/>
      </w:pPr>
      <w:r w:rsidRPr="005B5E06">
        <w:t xml:space="preserve">Charlesworth B, Morgan MT, Charlesworth D. 1993. The effect of deleterious mutations on neutral molecular variation. </w:t>
      </w:r>
      <w:r w:rsidRPr="005B5E06">
        <w:rPr>
          <w:i/>
        </w:rPr>
        <w:t>Genetics</w:t>
      </w:r>
      <w:r w:rsidRPr="005B5E06">
        <w:t>. 134:1289-1303.</w:t>
      </w:r>
    </w:p>
    <w:p w14:paraId="70B4690C" w14:textId="77777777" w:rsidR="005B5E06" w:rsidRPr="005B5E06" w:rsidRDefault="005B5E06" w:rsidP="005B5E06">
      <w:pPr>
        <w:pStyle w:val="EndNoteBibliography"/>
        <w:spacing w:after="0"/>
        <w:ind w:left="720" w:hanging="720"/>
      </w:pPr>
      <w:r w:rsidRPr="005B5E06">
        <w:t xml:space="preserve">Chen CT, Wang JC, Cohen BA. 2007. The strength of selection on ultraconserved elements in the human genome. </w:t>
      </w:r>
      <w:r w:rsidRPr="005B5E06">
        <w:rPr>
          <w:i/>
        </w:rPr>
        <w:t>Am J Hum Genet</w:t>
      </w:r>
      <w:r w:rsidRPr="005B5E06">
        <w:t>. 80:692-704.</w:t>
      </w:r>
    </w:p>
    <w:p w14:paraId="42EA71BA" w14:textId="77777777" w:rsidR="005B5E06" w:rsidRPr="005B5E06" w:rsidRDefault="005B5E06" w:rsidP="005B5E06">
      <w:pPr>
        <w:pStyle w:val="EndNoteBibliography"/>
        <w:spacing w:after="0"/>
        <w:ind w:left="720" w:hanging="720"/>
      </w:pPr>
      <w:r w:rsidRPr="005B5E06">
        <w:t xml:space="preserve">Chernomor O, von Haeseler A, Minh BQ. 2016. Terrace aware data structure for phylogenomic inference from supermatrices. </w:t>
      </w:r>
      <w:r w:rsidRPr="005B5E06">
        <w:rPr>
          <w:i/>
        </w:rPr>
        <w:t>Syst Biol</w:t>
      </w:r>
      <w:r w:rsidRPr="005B5E06">
        <w:t>. 65:997-1008.</w:t>
      </w:r>
    </w:p>
    <w:p w14:paraId="7167CCA0" w14:textId="77777777" w:rsidR="005B5E06" w:rsidRPr="005B5E06" w:rsidRDefault="005B5E06" w:rsidP="005B5E06">
      <w:pPr>
        <w:pStyle w:val="EndNoteBibliography"/>
        <w:spacing w:after="0"/>
        <w:ind w:left="720" w:hanging="720"/>
      </w:pPr>
      <w:r w:rsidRPr="005B5E06">
        <w:t xml:space="preserve">Corbett-Detig RB, Hartl DL, Sackton TB. 2015. Natural selection constrains neutral diversity across a wide range of species. </w:t>
      </w:r>
      <w:r w:rsidRPr="005B5E06">
        <w:rPr>
          <w:i/>
        </w:rPr>
        <w:t>PLoS Biol</w:t>
      </w:r>
      <w:r w:rsidRPr="005B5E06">
        <w:t>. 13:e1002112.</w:t>
      </w:r>
    </w:p>
    <w:p w14:paraId="77290B52" w14:textId="77777777" w:rsidR="005B5E06" w:rsidRPr="005B5E06" w:rsidRDefault="005B5E06" w:rsidP="005B5E06">
      <w:pPr>
        <w:pStyle w:val="EndNoteBibliography"/>
        <w:spacing w:after="0"/>
        <w:ind w:left="720" w:hanging="720"/>
      </w:pPr>
      <w:r w:rsidRPr="005B5E06">
        <w:lastRenderedPageBreak/>
        <w:t xml:space="preserve">Cox A, Ackert-Bicknell CL, Dumont BL, Ding Y, Bell JT, Brockmann GA, Wergedal JE, Bult C, Paigen B, Flint J, et al. 2009. A new standard genetic map for the laboratory mouse. </w:t>
      </w:r>
      <w:r w:rsidRPr="005B5E06">
        <w:rPr>
          <w:i/>
        </w:rPr>
        <w:t>Genetics</w:t>
      </w:r>
      <w:r w:rsidRPr="005B5E06">
        <w:t>. 182:1335-1344.</w:t>
      </w:r>
    </w:p>
    <w:p w14:paraId="4175C255" w14:textId="77777777" w:rsidR="005B5E06" w:rsidRPr="005B5E06" w:rsidRDefault="005B5E06" w:rsidP="005B5E06">
      <w:pPr>
        <w:pStyle w:val="EndNoteBibliography"/>
        <w:spacing w:after="0"/>
        <w:ind w:left="720" w:hanging="720"/>
      </w:pPr>
      <w:r w:rsidRPr="005B5E06">
        <w:t xml:space="preserve">Cunningham F, Allen JE, Allen J, Alvarez-Jarreta J, Amode MR, Armean IM, Austine-Orimoloye O, Azov AG, Barnes I, Bennett R, et al. 2022. Ensembl 2022. </w:t>
      </w:r>
      <w:r w:rsidRPr="005B5E06">
        <w:rPr>
          <w:i/>
        </w:rPr>
        <w:t>Nucleic Acids Res</w:t>
      </w:r>
      <w:r w:rsidRPr="005B5E06">
        <w:t>. 50:D988-D995.</w:t>
      </w:r>
    </w:p>
    <w:p w14:paraId="50CF3264" w14:textId="77777777" w:rsidR="005B5E06" w:rsidRPr="005B5E06" w:rsidRDefault="005B5E06" w:rsidP="005B5E06">
      <w:pPr>
        <w:pStyle w:val="EndNoteBibliography"/>
        <w:spacing w:after="0"/>
        <w:ind w:left="720" w:hanging="720"/>
      </w:pPr>
      <w:r w:rsidRPr="005B5E06">
        <w:t xml:space="preserve">Danecek P, Bonfield JK, Liddle J, Marshall J, Ohan V, Pollard MO, Whitwham A, Keane T, McCarthy SA, Davies RM, Li H. 2021. Twelve years of samtools and bcftools. </w:t>
      </w:r>
      <w:r w:rsidRPr="005B5E06">
        <w:rPr>
          <w:i/>
        </w:rPr>
        <w:t>Gigascience</w:t>
      </w:r>
      <w:r w:rsidRPr="005B5E06">
        <w:t>. 10.</w:t>
      </w:r>
    </w:p>
    <w:p w14:paraId="7436A6AD" w14:textId="77777777" w:rsidR="005B5E06" w:rsidRPr="005B5E06" w:rsidRDefault="005B5E06" w:rsidP="005B5E06">
      <w:pPr>
        <w:pStyle w:val="EndNoteBibliography"/>
        <w:spacing w:after="0"/>
        <w:ind w:left="720" w:hanging="720"/>
      </w:pPr>
      <w:r w:rsidRPr="005B5E06">
        <w:t xml:space="preserve">Degnan JH, Rosenberg NA. 2006. Discordance of species trees with their most likely gene trees. </w:t>
      </w:r>
      <w:r w:rsidRPr="005B5E06">
        <w:rPr>
          <w:i/>
        </w:rPr>
        <w:t>PLoS Genet</w:t>
      </w:r>
      <w:r w:rsidRPr="005B5E06">
        <w:t>. 2:e68.</w:t>
      </w:r>
    </w:p>
    <w:p w14:paraId="2F2DC69C" w14:textId="77777777" w:rsidR="005B5E06" w:rsidRPr="005B5E06" w:rsidRDefault="005B5E06" w:rsidP="005B5E06">
      <w:pPr>
        <w:pStyle w:val="EndNoteBibliography"/>
        <w:spacing w:after="0"/>
        <w:ind w:left="720" w:hanging="720"/>
      </w:pPr>
      <w:r w:rsidRPr="005B5E06">
        <w:t xml:space="preserve">Edwards SV. 2009. Is a new and general theory of molecular systematics emerging? </w:t>
      </w:r>
      <w:r w:rsidRPr="005B5E06">
        <w:rPr>
          <w:i/>
        </w:rPr>
        <w:t>Evolution</w:t>
      </w:r>
      <w:r w:rsidRPr="005B5E06">
        <w:t>. 63:1-19.</w:t>
      </w:r>
    </w:p>
    <w:p w14:paraId="7DB1F6CA" w14:textId="77777777" w:rsidR="005B5E06" w:rsidRPr="005B5E06" w:rsidRDefault="005B5E06" w:rsidP="005B5E06">
      <w:pPr>
        <w:pStyle w:val="EndNoteBibliography"/>
        <w:spacing w:after="0"/>
        <w:ind w:left="720" w:hanging="720"/>
      </w:pPr>
      <w:r w:rsidRPr="005B5E06">
        <w:t>Faircloth BC. 2013. Illumiprocessor: A trimmomatic wrapper for parallel adapter and quality trimming.</w:t>
      </w:r>
    </w:p>
    <w:p w14:paraId="03B95FEF" w14:textId="77777777" w:rsidR="005B5E06" w:rsidRPr="005B5E06" w:rsidRDefault="005B5E06" w:rsidP="005B5E06">
      <w:pPr>
        <w:pStyle w:val="EndNoteBibliography"/>
        <w:spacing w:after="0"/>
        <w:ind w:left="720" w:hanging="720"/>
      </w:pPr>
      <w:r w:rsidRPr="005B5E06">
        <w:t xml:space="preserve">Faircloth BC. 2016. Phyluce is a software package for the analysis of conserved genomic loci. </w:t>
      </w:r>
      <w:r w:rsidRPr="005B5E06">
        <w:rPr>
          <w:i/>
        </w:rPr>
        <w:t>Bioinformatics</w:t>
      </w:r>
      <w:r w:rsidRPr="005B5E06">
        <w:t>. 32:786-788.</w:t>
      </w:r>
    </w:p>
    <w:p w14:paraId="2D853E76" w14:textId="77777777" w:rsidR="005B5E06" w:rsidRPr="005B5E06" w:rsidRDefault="005B5E06" w:rsidP="005B5E06">
      <w:pPr>
        <w:pStyle w:val="EndNoteBibliography"/>
        <w:spacing w:after="0"/>
        <w:ind w:left="720" w:hanging="720"/>
      </w:pPr>
      <w:r w:rsidRPr="005B5E06">
        <w:t xml:space="preserve">Faircloth BC, McCormack JE, Crawford NG, Harvey MG, Brumfield RT, Glenn TC. 2012. Ultraconserved elements anchor thousands of genetic markers spanning multiple evolutionary timescales. </w:t>
      </w:r>
      <w:r w:rsidRPr="005B5E06">
        <w:rPr>
          <w:i/>
        </w:rPr>
        <w:t>Syst Biol</w:t>
      </w:r>
      <w:r w:rsidRPr="005B5E06">
        <w:t>. 61:717-726.</w:t>
      </w:r>
    </w:p>
    <w:p w14:paraId="58550FA5" w14:textId="77777777" w:rsidR="005B5E06" w:rsidRPr="005B5E06" w:rsidRDefault="005B5E06" w:rsidP="005B5E06">
      <w:pPr>
        <w:pStyle w:val="EndNoteBibliography"/>
        <w:spacing w:after="0"/>
        <w:ind w:left="720" w:hanging="720"/>
      </w:pPr>
      <w:r w:rsidRPr="005B5E06">
        <w:t xml:space="preserve">Fay JC. 2011. Weighing the evidence for adaptation at the molecular level. </w:t>
      </w:r>
      <w:r w:rsidRPr="005B5E06">
        <w:rPr>
          <w:i/>
        </w:rPr>
        <w:t>Trends Genet</w:t>
      </w:r>
      <w:r w:rsidRPr="005B5E06">
        <w:t>. 27:343-349.</w:t>
      </w:r>
    </w:p>
    <w:p w14:paraId="7925E999" w14:textId="77777777" w:rsidR="005B5E06" w:rsidRPr="005B5E06" w:rsidRDefault="005B5E06" w:rsidP="005B5E06">
      <w:pPr>
        <w:pStyle w:val="EndNoteBibliography"/>
        <w:spacing w:after="0"/>
        <w:ind w:left="720" w:hanging="720"/>
      </w:pPr>
      <w:r w:rsidRPr="005B5E06">
        <w:t xml:space="preserve">Feng S, Bai M, Rivas-Gonzalez I, Li C, Liu S, Tong Y, Yang H, Chen G, Xie D, Sears KE, et al. 2022. Incomplete lineage sorting and phenotypic evolution in marsupials. </w:t>
      </w:r>
      <w:r w:rsidRPr="005B5E06">
        <w:rPr>
          <w:i/>
        </w:rPr>
        <w:t>Cell</w:t>
      </w:r>
      <w:r w:rsidRPr="005B5E06">
        <w:t>. 185:1646-1660 e1618.</w:t>
      </w:r>
    </w:p>
    <w:p w14:paraId="0A986D14" w14:textId="77777777" w:rsidR="005B5E06" w:rsidRPr="005B5E06" w:rsidRDefault="005B5E06" w:rsidP="005B5E06">
      <w:pPr>
        <w:pStyle w:val="EndNoteBibliography"/>
        <w:spacing w:after="0"/>
        <w:ind w:left="720" w:hanging="720"/>
      </w:pPr>
      <w:r w:rsidRPr="005B5E06">
        <w:t xml:space="preserve">Fontaine MC, Pease JB, Steele A, Waterhouse RM, Neafsey DE, Sharakhov IV, Jiang X, Hall AB, Catteruccia F, Kakani E, et al. 2015. Mosquito genomics. Extensive introgression in a malaria vector species complex revealed by phylogenomics. </w:t>
      </w:r>
      <w:r w:rsidRPr="005B5E06">
        <w:rPr>
          <w:i/>
        </w:rPr>
        <w:t>Science</w:t>
      </w:r>
      <w:r w:rsidRPr="005B5E06">
        <w:t>. 347:1258524.</w:t>
      </w:r>
    </w:p>
    <w:p w14:paraId="3F5CE6F7" w14:textId="77777777" w:rsidR="005B5E06" w:rsidRPr="005B5E06" w:rsidRDefault="005B5E06" w:rsidP="005B5E06">
      <w:pPr>
        <w:pStyle w:val="EndNoteBibliography"/>
        <w:spacing w:after="0"/>
        <w:ind w:left="720" w:hanging="720"/>
      </w:pPr>
      <w:r w:rsidRPr="005B5E06">
        <w:t xml:space="preserve">Foote AD, Liu Y, Thomas GW, Vinar T, Alfoldi J, Deng J, Dugan S, van Elk CE, Hunter ME, Joshi V, et al. 2015. Convergent evolution of the genomes of marine mammals. </w:t>
      </w:r>
      <w:r w:rsidRPr="005B5E06">
        <w:rPr>
          <w:i/>
        </w:rPr>
        <w:t>Nat Genet</w:t>
      </w:r>
      <w:r w:rsidRPr="005B5E06">
        <w:t>. 47:272-275.</w:t>
      </w:r>
    </w:p>
    <w:p w14:paraId="4F79B7FE" w14:textId="77777777" w:rsidR="005B5E06" w:rsidRPr="005B5E06" w:rsidRDefault="005B5E06" w:rsidP="005B5E06">
      <w:pPr>
        <w:pStyle w:val="EndNoteBibliography"/>
        <w:spacing w:after="0"/>
        <w:ind w:left="720" w:hanging="720"/>
      </w:pPr>
      <w:r w:rsidRPr="005B5E06">
        <w:t xml:space="preserve">Gable SM, Byars MI, Literman R, Tollis M. 2022. A genomic perspective on the evolutionary diversification of turtles. </w:t>
      </w:r>
      <w:r w:rsidRPr="005B5E06">
        <w:rPr>
          <w:i/>
        </w:rPr>
        <w:t>Syst Biol</w:t>
      </w:r>
      <w:r w:rsidRPr="005B5E06">
        <w:t>. 71:1331-1347.</w:t>
      </w:r>
    </w:p>
    <w:p w14:paraId="1B5FD9AC" w14:textId="77777777" w:rsidR="005B5E06" w:rsidRPr="005B5E06" w:rsidRDefault="005B5E06" w:rsidP="005B5E06">
      <w:pPr>
        <w:pStyle w:val="EndNoteBibliography"/>
        <w:spacing w:after="0"/>
        <w:ind w:left="720" w:hanging="720"/>
      </w:pPr>
      <w:r w:rsidRPr="005B5E06">
        <w:t xml:space="preserve">Geraldes A, Basset P, Smith KL, Nachman MW. 2011. Higher differentiation among subspecies of the house mouse (mus musculus) in genomic regions with low recombination. </w:t>
      </w:r>
      <w:r w:rsidRPr="005B5E06">
        <w:rPr>
          <w:i/>
        </w:rPr>
        <w:t>Mol Ecol</w:t>
      </w:r>
      <w:r w:rsidRPr="005B5E06">
        <w:t>. 20:4722-4736.</w:t>
      </w:r>
    </w:p>
    <w:p w14:paraId="0AC41D26" w14:textId="77777777" w:rsidR="005B5E06" w:rsidRPr="005B5E06" w:rsidRDefault="005B5E06" w:rsidP="005B5E06">
      <w:pPr>
        <w:pStyle w:val="EndNoteBibliography"/>
        <w:spacing w:after="0"/>
        <w:ind w:left="720" w:hanging="720"/>
      </w:pPr>
      <w:r w:rsidRPr="005B5E06">
        <w:t xml:space="preserve">Gibbs RA, Weinstock GM, Metzker ML, Muzny DM, Sodergren EJ, Scherer S, Scott G, Steffen D, Worley KC, Burch PE, et al. 2004. Genome sequence of the brown norway rat yields insights into mammalian evolution. </w:t>
      </w:r>
      <w:r w:rsidRPr="005B5E06">
        <w:rPr>
          <w:i/>
        </w:rPr>
        <w:t>Nature</w:t>
      </w:r>
      <w:r w:rsidRPr="005B5E06">
        <w:t>. 428:493-521.</w:t>
      </w:r>
    </w:p>
    <w:p w14:paraId="1DD915E7" w14:textId="77777777" w:rsidR="005B5E06" w:rsidRPr="005B5E06" w:rsidRDefault="005B5E06" w:rsidP="005B5E06">
      <w:pPr>
        <w:pStyle w:val="EndNoteBibliography"/>
        <w:spacing w:after="0"/>
        <w:ind w:left="720" w:hanging="720"/>
      </w:pPr>
      <w:r w:rsidRPr="005B5E06">
        <w:t xml:space="preserve">Good JM, Wiebe V, Albert FW, Burbano HA, Kircher M, Green RE, Halbwax M, Andre C, Atencia R, Fischer A, Paabo S. 2013. Comparative population genomics of the ejaculate in humans and the great apes. </w:t>
      </w:r>
      <w:r w:rsidRPr="005B5E06">
        <w:rPr>
          <w:i/>
        </w:rPr>
        <w:t>Mol Biol Evol</w:t>
      </w:r>
      <w:r w:rsidRPr="005B5E06">
        <w:t>. 30:964-976.</w:t>
      </w:r>
    </w:p>
    <w:p w14:paraId="5E1256A4" w14:textId="77777777" w:rsidR="005B5E06" w:rsidRPr="005B5E06" w:rsidRDefault="005B5E06" w:rsidP="005B5E06">
      <w:pPr>
        <w:pStyle w:val="EndNoteBibliography"/>
        <w:spacing w:after="0"/>
        <w:ind w:left="720" w:hanging="720"/>
      </w:pPr>
      <w:r w:rsidRPr="005B5E06">
        <w:t xml:space="preserve">Green RE, Krause J, Briggs AW, Maricic T, Stenzel U, Kircher M, Patterson N, Li H, Zhai W, Fritz MH, et al. 2010. A draft sequence of the neandertal genome. </w:t>
      </w:r>
      <w:r w:rsidRPr="005B5E06">
        <w:rPr>
          <w:i/>
        </w:rPr>
        <w:t>Science</w:t>
      </w:r>
      <w:r w:rsidRPr="005B5E06">
        <w:t>. 328:710-722.</w:t>
      </w:r>
    </w:p>
    <w:p w14:paraId="18A118B2" w14:textId="77777777" w:rsidR="005B5E06" w:rsidRPr="005B5E06" w:rsidRDefault="005B5E06" w:rsidP="005B5E06">
      <w:pPr>
        <w:pStyle w:val="EndNoteBibliography"/>
        <w:spacing w:after="0"/>
        <w:ind w:left="720" w:hanging="720"/>
      </w:pPr>
      <w:r w:rsidRPr="005B5E06">
        <w:t xml:space="preserve">Guindon S, Dufayard JF, Lefort V, Anisimova M, Hordijk W, Gascuel O. 2010. New algorithms and methods to estimate maximum-likelihood phylogenies: Assessing the performance of phyml 3.0. </w:t>
      </w:r>
      <w:r w:rsidRPr="005B5E06">
        <w:rPr>
          <w:i/>
        </w:rPr>
        <w:t>Syst Biol</w:t>
      </w:r>
      <w:r w:rsidRPr="005B5E06">
        <w:t>. 59:307-321.</w:t>
      </w:r>
    </w:p>
    <w:p w14:paraId="5B3939F6" w14:textId="77777777" w:rsidR="005B5E06" w:rsidRPr="005B5E06" w:rsidRDefault="005B5E06" w:rsidP="005B5E06">
      <w:pPr>
        <w:pStyle w:val="EndNoteBibliography"/>
        <w:spacing w:after="0"/>
        <w:ind w:left="720" w:hanging="720"/>
      </w:pPr>
      <w:r w:rsidRPr="005B5E06">
        <w:t xml:space="preserve">Hahn MW, Nakhleh L. 2016. Irrational exuberance for resolved species trees. </w:t>
      </w:r>
      <w:r w:rsidRPr="005B5E06">
        <w:rPr>
          <w:i/>
        </w:rPr>
        <w:t>Evolution</w:t>
      </w:r>
      <w:r w:rsidRPr="005B5E06">
        <w:t>. 70:7-17.</w:t>
      </w:r>
    </w:p>
    <w:p w14:paraId="39759831" w14:textId="77777777" w:rsidR="005B5E06" w:rsidRPr="005B5E06" w:rsidRDefault="005B5E06" w:rsidP="005B5E06">
      <w:pPr>
        <w:pStyle w:val="EndNoteBibliography"/>
        <w:spacing w:after="0"/>
        <w:ind w:left="720" w:hanging="720"/>
      </w:pPr>
      <w:r w:rsidRPr="005B5E06">
        <w:t xml:space="preserve">He B, Zhao Y, Su C, Lin G, Wang Y, Li L, Ma J, Yang Q, Hao J. 2023. Phylogenomics reveal extensive phylogenetic discordance due to incomplete lineage sorting following the rapid radiation of alpine butterflies (papilionidae: Parnassius). </w:t>
      </w:r>
      <w:r w:rsidRPr="005B5E06">
        <w:rPr>
          <w:i/>
        </w:rPr>
        <w:t>Syst Entomol</w:t>
      </w:r>
      <w:r w:rsidRPr="005B5E06">
        <w:t>.</w:t>
      </w:r>
    </w:p>
    <w:p w14:paraId="6D4F5069" w14:textId="77777777" w:rsidR="005B5E06" w:rsidRPr="005B5E06" w:rsidRDefault="005B5E06" w:rsidP="005B5E06">
      <w:pPr>
        <w:pStyle w:val="EndNoteBibliography"/>
        <w:spacing w:after="0"/>
        <w:ind w:left="720" w:hanging="720"/>
      </w:pPr>
      <w:r w:rsidRPr="005B5E06">
        <w:t xml:space="preserve">Hibbins MS, Breithaupt LC, Hahn MW. 2023. Phylogenomic comparative methods: Accurate evolutionary inferences in the presence of gene tree discordance. </w:t>
      </w:r>
      <w:r w:rsidRPr="005B5E06">
        <w:rPr>
          <w:i/>
        </w:rPr>
        <w:t>Proc Natl Acad Sci U S A</w:t>
      </w:r>
      <w:r w:rsidRPr="005B5E06">
        <w:t>. 120:e2220389120.</w:t>
      </w:r>
    </w:p>
    <w:p w14:paraId="48D3EF25" w14:textId="77777777" w:rsidR="005B5E06" w:rsidRPr="005B5E06" w:rsidRDefault="005B5E06" w:rsidP="005B5E06">
      <w:pPr>
        <w:pStyle w:val="EndNoteBibliography"/>
        <w:spacing w:after="0"/>
        <w:ind w:left="720" w:hanging="720"/>
      </w:pPr>
      <w:r w:rsidRPr="005B5E06">
        <w:t xml:space="preserve">Hibbins MS, Hahn MW. 2022. Phylogenomic approaches to detecting and characterizing introgression. </w:t>
      </w:r>
      <w:r w:rsidRPr="005B5E06">
        <w:rPr>
          <w:i/>
        </w:rPr>
        <w:t>Genetics</w:t>
      </w:r>
      <w:r w:rsidRPr="005B5E06">
        <w:t>. 220.</w:t>
      </w:r>
    </w:p>
    <w:p w14:paraId="06901067" w14:textId="77777777" w:rsidR="005B5E06" w:rsidRPr="005B5E06" w:rsidRDefault="005B5E06" w:rsidP="005B5E06">
      <w:pPr>
        <w:pStyle w:val="EndNoteBibliography"/>
        <w:spacing w:after="0"/>
        <w:ind w:left="720" w:hanging="720"/>
      </w:pPr>
      <w:r w:rsidRPr="005B5E06">
        <w:lastRenderedPageBreak/>
        <w:t xml:space="preserve">Hinrichs AS, Karolchik D, Baertsch R, Barber GP, Bejerano G, Clawson H, Diekhans M, Furey TS, Harte RA, Hsu F, et al. 2006. The ucsc genome browser database: Update 2006. </w:t>
      </w:r>
      <w:r w:rsidRPr="005B5E06">
        <w:rPr>
          <w:i/>
        </w:rPr>
        <w:t>Nucleic Acids Res</w:t>
      </w:r>
      <w:r w:rsidRPr="005B5E06">
        <w:t>. 34:D590-598.</w:t>
      </w:r>
    </w:p>
    <w:p w14:paraId="150105A0" w14:textId="77777777" w:rsidR="005B5E06" w:rsidRPr="005B5E06" w:rsidRDefault="005B5E06" w:rsidP="005B5E06">
      <w:pPr>
        <w:pStyle w:val="EndNoteBibliography"/>
        <w:spacing w:after="0"/>
        <w:ind w:left="720" w:hanging="720"/>
      </w:pPr>
      <w:r w:rsidRPr="005B5E06">
        <w:t xml:space="preserve">Hoang DT, Chernomor O, von Haeseler A, Minh BQ, Vinh LS. 2018. Ufboot2: Improving the ultrafast bootstrap approximation. </w:t>
      </w:r>
      <w:r w:rsidRPr="005B5E06">
        <w:rPr>
          <w:i/>
        </w:rPr>
        <w:t>Mol Biol Evol</w:t>
      </w:r>
      <w:r w:rsidRPr="005B5E06">
        <w:t>. 35:518-522.</w:t>
      </w:r>
    </w:p>
    <w:p w14:paraId="0DC4DB52" w14:textId="77777777" w:rsidR="005B5E06" w:rsidRPr="005B5E06" w:rsidRDefault="005B5E06" w:rsidP="005B5E06">
      <w:pPr>
        <w:pStyle w:val="EndNoteBibliography"/>
        <w:spacing w:after="0"/>
        <w:ind w:left="720" w:hanging="720"/>
      </w:pPr>
      <w:r w:rsidRPr="005B5E06">
        <w:t xml:space="preserve">Hobolth A, Christensen OF, Mailund T, Schierup MH. 2007. Genomic relationships and speciation times of human, chimpanzee, and gorilla inferred from a coalescent hidden markov model. </w:t>
      </w:r>
      <w:r w:rsidRPr="005B5E06">
        <w:rPr>
          <w:i/>
        </w:rPr>
        <w:t>PLoS Genet</w:t>
      </w:r>
      <w:r w:rsidRPr="005B5E06">
        <w:t>. 3:e7.</w:t>
      </w:r>
    </w:p>
    <w:p w14:paraId="0B0B98E3" w14:textId="77777777" w:rsidR="005B5E06" w:rsidRPr="005B5E06" w:rsidRDefault="005B5E06" w:rsidP="005B5E06">
      <w:pPr>
        <w:pStyle w:val="EndNoteBibliography"/>
        <w:spacing w:after="0"/>
        <w:ind w:left="720" w:hanging="720"/>
      </w:pPr>
      <w:r w:rsidRPr="005B5E06">
        <w:t xml:space="preserve">Holm S. 1979. A simple sequentially rejective multiple test procedure. </w:t>
      </w:r>
      <w:r w:rsidRPr="005B5E06">
        <w:rPr>
          <w:i/>
        </w:rPr>
        <w:t>Scandinavian journal of statistics</w:t>
      </w:r>
      <w:r w:rsidRPr="005B5E06">
        <w:t>.65-70.</w:t>
      </w:r>
    </w:p>
    <w:p w14:paraId="1085A11E" w14:textId="77777777" w:rsidR="005B5E06" w:rsidRPr="005B5E06" w:rsidRDefault="005B5E06" w:rsidP="005B5E06">
      <w:pPr>
        <w:pStyle w:val="EndNoteBibliography"/>
        <w:spacing w:after="0"/>
        <w:ind w:left="720" w:hanging="720"/>
      </w:pPr>
      <w:r w:rsidRPr="005B5E06">
        <w:t xml:space="preserve">Hu Z, Sackton TB, Edwards SV, Liu JS. 2019. Bayesian detection of convergent rate changes of conserved noncoding elements on phylogenetic trees. </w:t>
      </w:r>
      <w:r w:rsidRPr="005B5E06">
        <w:rPr>
          <w:i/>
        </w:rPr>
        <w:t>Mol Biol Evol</w:t>
      </w:r>
      <w:r w:rsidRPr="005B5E06">
        <w:t>. 36:1086-1100.</w:t>
      </w:r>
    </w:p>
    <w:p w14:paraId="5A4D87EA" w14:textId="77777777" w:rsidR="005B5E06" w:rsidRPr="005B5E06" w:rsidRDefault="005B5E06" w:rsidP="005B5E06">
      <w:pPr>
        <w:pStyle w:val="EndNoteBibliography"/>
        <w:spacing w:after="0"/>
        <w:ind w:left="720" w:hanging="720"/>
      </w:pPr>
      <w:r w:rsidRPr="005B5E06">
        <w:t xml:space="preserve">Hudson RR. 1983. Testing the constant-rate neutral allele model with protein sequence data. </w:t>
      </w:r>
      <w:r w:rsidRPr="005B5E06">
        <w:rPr>
          <w:i/>
        </w:rPr>
        <w:t>Evolution</w:t>
      </w:r>
      <w:r w:rsidRPr="005B5E06">
        <w:t>. 37:203-217.</w:t>
      </w:r>
    </w:p>
    <w:p w14:paraId="75A76E52" w14:textId="77777777" w:rsidR="005B5E06" w:rsidRPr="005B5E06" w:rsidRDefault="005B5E06" w:rsidP="005B5E06">
      <w:pPr>
        <w:pStyle w:val="EndNoteBibliography"/>
        <w:spacing w:after="0"/>
        <w:ind w:left="720" w:hanging="720"/>
      </w:pPr>
      <w:r w:rsidRPr="005B5E06">
        <w:t xml:space="preserve">Hudson RR, Kaplan NL. 1988. The coalescent process in models with selection and recombination. </w:t>
      </w:r>
      <w:r w:rsidRPr="005B5E06">
        <w:rPr>
          <w:i/>
        </w:rPr>
        <w:t>Genetics</w:t>
      </w:r>
      <w:r w:rsidRPr="005B5E06">
        <w:t>. 120:831-840.</w:t>
      </w:r>
    </w:p>
    <w:p w14:paraId="495F58D1" w14:textId="77777777" w:rsidR="005B5E06" w:rsidRPr="005B5E06" w:rsidRDefault="005B5E06" w:rsidP="005B5E06">
      <w:pPr>
        <w:pStyle w:val="EndNoteBibliography"/>
        <w:spacing w:after="0"/>
        <w:ind w:left="720" w:hanging="720"/>
      </w:pPr>
      <w:r w:rsidRPr="005B5E06">
        <w:t xml:space="preserve">Hudson RR, Kaplan NL. 1995. Deleterious background selection with recombination. </w:t>
      </w:r>
      <w:r w:rsidRPr="005B5E06">
        <w:rPr>
          <w:i/>
        </w:rPr>
        <w:t>Genetics</w:t>
      </w:r>
      <w:r w:rsidRPr="005B5E06">
        <w:t>. 141:1605-1617.</w:t>
      </w:r>
    </w:p>
    <w:p w14:paraId="4FE15F06" w14:textId="77777777" w:rsidR="005B5E06" w:rsidRPr="005B5E06" w:rsidRDefault="005B5E06" w:rsidP="005B5E06">
      <w:pPr>
        <w:pStyle w:val="EndNoteBibliography"/>
        <w:spacing w:after="0"/>
        <w:ind w:left="720" w:hanging="720"/>
      </w:pPr>
      <w:r w:rsidRPr="005B5E0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25825E00" w14:textId="77777777" w:rsidR="005B5E06" w:rsidRPr="005B5E06" w:rsidRDefault="005B5E06" w:rsidP="005B5E06">
      <w:pPr>
        <w:pStyle w:val="EndNoteBibliography"/>
        <w:spacing w:after="0"/>
        <w:ind w:left="720" w:hanging="720"/>
      </w:pPr>
      <w:r w:rsidRPr="005B5E06">
        <w:t xml:space="preserve">Jackman SD, Vandervalk BP, Mohamadi H, Chu J, Yeo S, Hammond SA, Jahesh G, Khan H, Coombe L, Warren RL, Birol I. 2017. Abyss 2.0: Resource-efficient assembly of large genomes using a bloom filter. </w:t>
      </w:r>
      <w:r w:rsidRPr="005B5E06">
        <w:rPr>
          <w:i/>
        </w:rPr>
        <w:t>Genome Res</w:t>
      </w:r>
      <w:r w:rsidRPr="005B5E06">
        <w:t>. 27:768-777.</w:t>
      </w:r>
    </w:p>
    <w:p w14:paraId="1CB92C6C" w14:textId="77777777" w:rsidR="005B5E06" w:rsidRPr="005B5E06" w:rsidRDefault="005B5E06" w:rsidP="005B5E06">
      <w:pPr>
        <w:pStyle w:val="EndNoteBibliography"/>
        <w:spacing w:after="0"/>
        <w:ind w:left="720" w:hanging="720"/>
      </w:pPr>
      <w:r w:rsidRPr="005B5E06">
        <w:t xml:space="preserve">Jarvis ED, Mirarab S, Aberer AJ, Li B, Houde P, Li C, Ho SY, Faircloth BC, Nabholz B, Howard JT, et al. 2014. Whole-genome analyses resolve early branches in the tree of life of modern birds. </w:t>
      </w:r>
      <w:r w:rsidRPr="005B5E06">
        <w:rPr>
          <w:i/>
        </w:rPr>
        <w:t>Science</w:t>
      </w:r>
      <w:r w:rsidRPr="005B5E06">
        <w:t>. 346:1320-1331.</w:t>
      </w:r>
    </w:p>
    <w:p w14:paraId="5776023E" w14:textId="77777777" w:rsidR="005B5E06" w:rsidRPr="005B5E06" w:rsidRDefault="005B5E06" w:rsidP="005B5E06">
      <w:pPr>
        <w:pStyle w:val="EndNoteBibliography"/>
        <w:spacing w:after="0"/>
        <w:ind w:left="720" w:hanging="720"/>
      </w:pPr>
      <w:r w:rsidRPr="005B5E06">
        <w:t xml:space="preserve">Jones MR, Mills LS, Alves PC, Callahan CM, Alves JM, Lafferty DJR, Jiggins FM, Jensen JD, Melo-Ferreira J, Good JM. 2018. Adaptive introgression underlies polymorphic seasonal camouflage in snowshoe hares. </w:t>
      </w:r>
      <w:r w:rsidRPr="005B5E06">
        <w:rPr>
          <w:i/>
        </w:rPr>
        <w:t>Science</w:t>
      </w:r>
      <w:r w:rsidRPr="005B5E06">
        <w:t>. 360:1355-1358.</w:t>
      </w:r>
    </w:p>
    <w:p w14:paraId="23718CE2" w14:textId="77777777" w:rsidR="005B5E06" w:rsidRPr="005B5E06" w:rsidRDefault="005B5E06" w:rsidP="005B5E06">
      <w:pPr>
        <w:pStyle w:val="EndNoteBibliography"/>
        <w:spacing w:after="0"/>
        <w:ind w:left="720" w:hanging="720"/>
      </w:pPr>
      <w:r w:rsidRPr="005B5E06">
        <w:t xml:space="preserve">Junier T, Zdobnov EM. 2010. The newick utilities: High-throughput phylogenetic tree processing in the unix shell. </w:t>
      </w:r>
      <w:r w:rsidRPr="005B5E06">
        <w:rPr>
          <w:i/>
        </w:rPr>
        <w:t>Bioinformatics</w:t>
      </w:r>
      <w:r w:rsidRPr="005B5E06">
        <w:t>. 26:1669-1670.</w:t>
      </w:r>
    </w:p>
    <w:p w14:paraId="0BE47CF6" w14:textId="77777777" w:rsidR="005B5E06" w:rsidRPr="005B5E06" w:rsidRDefault="005B5E06" w:rsidP="005B5E06">
      <w:pPr>
        <w:pStyle w:val="EndNoteBibliography"/>
        <w:spacing w:after="0"/>
        <w:ind w:left="720" w:hanging="720"/>
      </w:pPr>
      <w:r w:rsidRPr="005B5E06">
        <w:t xml:space="preserve">Kalyaanamoorthy S, Minh BQ, Wong TKF, von Haeseler A, Jermiin LS. 2017. Modelfinder: Fast model selection for accurate phylogenetic estimates. </w:t>
      </w:r>
      <w:r w:rsidRPr="005B5E06">
        <w:rPr>
          <w:i/>
        </w:rPr>
        <w:t>Nat Methods</w:t>
      </w:r>
      <w:r w:rsidRPr="005B5E06">
        <w:t>. 14:587-589.</w:t>
      </w:r>
    </w:p>
    <w:p w14:paraId="60BF5BCC" w14:textId="77777777" w:rsidR="005B5E06" w:rsidRPr="005B5E06" w:rsidRDefault="005B5E06" w:rsidP="005B5E06">
      <w:pPr>
        <w:pStyle w:val="EndNoteBibliography"/>
        <w:spacing w:after="0"/>
        <w:ind w:left="720" w:hanging="720"/>
      </w:pPr>
      <w:r w:rsidRPr="005B5E06">
        <w:t xml:space="preserve">Kaplan NL, Hudson RR, Langley CH. 1989. The "hitchhiking effect" revisited. </w:t>
      </w:r>
      <w:r w:rsidRPr="005B5E06">
        <w:rPr>
          <w:i/>
        </w:rPr>
        <w:t>Genetics</w:t>
      </w:r>
      <w:r w:rsidRPr="005B5E06">
        <w:t>. 123:887-899.</w:t>
      </w:r>
    </w:p>
    <w:p w14:paraId="605121D5" w14:textId="77777777" w:rsidR="005B5E06" w:rsidRPr="005B5E06" w:rsidRDefault="005B5E06" w:rsidP="005B5E06">
      <w:pPr>
        <w:pStyle w:val="EndNoteBibliography"/>
        <w:spacing w:after="0"/>
        <w:ind w:left="720" w:hanging="720"/>
      </w:pPr>
      <w:r w:rsidRPr="005B5E06">
        <w:t xml:space="preserve">Kartje ME, Jing P, Payseur BA. 2020. Weak correlation between nucleotide variation and recombination rate across the house mouse genome. </w:t>
      </w:r>
      <w:r w:rsidRPr="005B5E06">
        <w:rPr>
          <w:i/>
        </w:rPr>
        <w:t>Genome Biol Evol</w:t>
      </w:r>
      <w:r w:rsidRPr="005B5E06">
        <w:t>. 12:293-299.</w:t>
      </w:r>
    </w:p>
    <w:p w14:paraId="463EB224" w14:textId="77777777" w:rsidR="005B5E06" w:rsidRPr="005B5E06" w:rsidRDefault="005B5E06" w:rsidP="005B5E06">
      <w:pPr>
        <w:pStyle w:val="EndNoteBibliography"/>
        <w:spacing w:after="0"/>
        <w:ind w:left="720" w:hanging="720"/>
      </w:pPr>
      <w:r w:rsidRPr="005B5E06">
        <w:t xml:space="preserve">Katoh K, Standley DM. 2013. Mafft multiple sequence alignment software version 7: Improvements in performance and usability. </w:t>
      </w:r>
      <w:r w:rsidRPr="005B5E06">
        <w:rPr>
          <w:i/>
        </w:rPr>
        <w:t>Mol Biol Evol</w:t>
      </w:r>
      <w:r w:rsidRPr="005B5E06">
        <w:t>. 30:772-780.</w:t>
      </w:r>
    </w:p>
    <w:p w14:paraId="7EB4BCBA" w14:textId="77777777" w:rsidR="005B5E06" w:rsidRPr="005B5E06" w:rsidRDefault="005B5E06" w:rsidP="005B5E06">
      <w:pPr>
        <w:pStyle w:val="EndNoteBibliography"/>
        <w:spacing w:after="0"/>
        <w:ind w:left="720" w:hanging="720"/>
      </w:pPr>
      <w:r w:rsidRPr="005B5E06">
        <w:t xml:space="preserve">Katzman S, Kern AD, Bejerano G, Fewell G, Fulton L, Wilson RK, Salama SR, Haussler D. 2007. Human genome ultraconserved elements are ultraselected. </w:t>
      </w:r>
      <w:r w:rsidRPr="005B5E06">
        <w:rPr>
          <w:i/>
        </w:rPr>
        <w:t>Science</w:t>
      </w:r>
      <w:r w:rsidRPr="005B5E06">
        <w:t>. 317:915.</w:t>
      </w:r>
    </w:p>
    <w:p w14:paraId="37CD7D42" w14:textId="77777777" w:rsidR="005B5E06" w:rsidRPr="005B5E06" w:rsidRDefault="005B5E06" w:rsidP="005B5E06">
      <w:pPr>
        <w:pStyle w:val="EndNoteBibliography"/>
        <w:spacing w:after="0"/>
        <w:ind w:left="720" w:hanging="720"/>
      </w:pPr>
      <w:r w:rsidRPr="005B5E06">
        <w:t xml:space="preserve">Keane TM, Wong K, Adams DJ, Flint J, Reymond A, Yalcin B. 2014. Identification of structural variation in mouse genomes. </w:t>
      </w:r>
      <w:r w:rsidRPr="005B5E06">
        <w:rPr>
          <w:i/>
        </w:rPr>
        <w:t>Front Genet</w:t>
      </w:r>
      <w:r w:rsidRPr="005B5E06">
        <w:t>. 5:192.</w:t>
      </w:r>
    </w:p>
    <w:p w14:paraId="17B0390B" w14:textId="77777777" w:rsidR="005B5E06" w:rsidRPr="005B5E06" w:rsidRDefault="005B5E06" w:rsidP="005B5E06">
      <w:pPr>
        <w:pStyle w:val="EndNoteBibliography"/>
        <w:spacing w:after="0"/>
        <w:ind w:left="720" w:hanging="720"/>
      </w:pPr>
      <w:r w:rsidRPr="005B5E06">
        <w:t xml:space="preserve">Kimura M. 1968. Evolutionary rate at the molecular level. </w:t>
      </w:r>
      <w:r w:rsidRPr="005B5E06">
        <w:rPr>
          <w:i/>
        </w:rPr>
        <w:t>Nature</w:t>
      </w:r>
      <w:r w:rsidRPr="005B5E06">
        <w:t>. 217:624-626.</w:t>
      </w:r>
    </w:p>
    <w:p w14:paraId="404C7EC9" w14:textId="77777777" w:rsidR="005B5E06" w:rsidRPr="005B5E06" w:rsidRDefault="005B5E06" w:rsidP="005B5E06">
      <w:pPr>
        <w:pStyle w:val="EndNoteBibliography"/>
        <w:spacing w:after="0"/>
        <w:ind w:left="720" w:hanging="720"/>
      </w:pPr>
      <w:r w:rsidRPr="005B5E06">
        <w:t xml:space="preserve">Kowalczyk A, Meyer WK, Partha R, Mao W, Clark NL, Chikina M. 2019. Rerconverge: An r package for associating evolutionary rates with convergent traits. </w:t>
      </w:r>
      <w:r w:rsidRPr="005B5E06">
        <w:rPr>
          <w:i/>
        </w:rPr>
        <w:t>Bioinformatics</w:t>
      </w:r>
      <w:r w:rsidRPr="005B5E06">
        <w:t>. 35:4815-4817.</w:t>
      </w:r>
    </w:p>
    <w:p w14:paraId="4E8FB38C" w14:textId="77777777" w:rsidR="005B5E06" w:rsidRPr="005B5E06" w:rsidRDefault="005B5E06" w:rsidP="005B5E06">
      <w:pPr>
        <w:pStyle w:val="EndNoteBibliography"/>
        <w:spacing w:after="0"/>
        <w:ind w:left="720" w:hanging="720"/>
      </w:pPr>
      <w:r w:rsidRPr="005B5E06">
        <w:lastRenderedPageBreak/>
        <w:t xml:space="preserve">Kulathinal RJ, Stevison LS, Noor MA. 2009. The genomics of speciation in drosophila: Diversity, divergence, and introgression estimated using low-coverage genome sequencing. </w:t>
      </w:r>
      <w:r w:rsidRPr="005B5E06">
        <w:rPr>
          <w:i/>
        </w:rPr>
        <w:t>PLoS Genet</w:t>
      </w:r>
      <w:r w:rsidRPr="005B5E06">
        <w:t>. 5:e1000550.</w:t>
      </w:r>
    </w:p>
    <w:p w14:paraId="66B8C3E0" w14:textId="77777777" w:rsidR="005B5E06" w:rsidRPr="005B5E06" w:rsidRDefault="005B5E06" w:rsidP="005B5E06">
      <w:pPr>
        <w:pStyle w:val="EndNoteBibliography"/>
        <w:spacing w:after="0"/>
        <w:ind w:left="720" w:hanging="720"/>
      </w:pPr>
      <w:r w:rsidRPr="005B5E06">
        <w:t xml:space="preserve">Kumon T, Ma J, Akins RB, Stefanik D, Nordgren CE, Kim J, Levine MT, Lampson MA. 2021. Parallel pathways for recruiting effector proteins determine centromere drive and suppression. </w:t>
      </w:r>
      <w:r w:rsidRPr="005B5E06">
        <w:rPr>
          <w:i/>
        </w:rPr>
        <w:t>Cell</w:t>
      </w:r>
      <w:r w:rsidRPr="005B5E06">
        <w:t>. 184:4904-4918 e4911.</w:t>
      </w:r>
    </w:p>
    <w:p w14:paraId="4D40913C" w14:textId="323E26B3" w:rsidR="005B5E06" w:rsidRPr="005B5E06" w:rsidRDefault="005B5E06" w:rsidP="005B5E06">
      <w:pPr>
        <w:pStyle w:val="EndNoteBibliography"/>
        <w:spacing w:after="0"/>
        <w:ind w:left="720" w:hanging="720"/>
      </w:pPr>
      <w:r w:rsidRPr="005B5E06">
        <w:t xml:space="preserve">Calculating and interpreting gene- and site-concordance factors in phylogenomics [Internet]. The Lanfear Lab @ ANU2018 September 20, 2021]. Available from: </w:t>
      </w:r>
      <w:hyperlink r:id="rId23" w:history="1">
        <w:r w:rsidRPr="005B5E06">
          <w:rPr>
            <w:rStyle w:val="Hyperlink"/>
          </w:rPr>
          <w:t>http://www.robertlanfear.com/blog/files/concordance_factors.html</w:t>
        </w:r>
      </w:hyperlink>
    </w:p>
    <w:p w14:paraId="030B3FAD" w14:textId="77777777" w:rsidR="005B5E06" w:rsidRPr="005B5E06" w:rsidRDefault="005B5E06" w:rsidP="005B5E06">
      <w:pPr>
        <w:pStyle w:val="EndNoteBibliography"/>
        <w:spacing w:after="0"/>
        <w:ind w:left="720" w:hanging="720"/>
      </w:pPr>
      <w:r w:rsidRPr="005B5E06">
        <w:t xml:space="preserve">Lecompte E, Aplin K, Denys C, Catzeflis F, Chades M, Chevret P. 2008. Phylogeny and biogeography of african murinae based on mitochondrial and nuclear gene sequences, with a new tribal classification of the subfamily. </w:t>
      </w:r>
      <w:r w:rsidRPr="005B5E06">
        <w:rPr>
          <w:i/>
        </w:rPr>
        <w:t>BMC Evol Biol</w:t>
      </w:r>
      <w:r w:rsidRPr="005B5E06">
        <w:t>. 8:199.</w:t>
      </w:r>
    </w:p>
    <w:p w14:paraId="670AAF62" w14:textId="77777777" w:rsidR="005B5E06" w:rsidRPr="005B5E06" w:rsidRDefault="005B5E06" w:rsidP="005B5E06">
      <w:pPr>
        <w:pStyle w:val="EndNoteBibliography"/>
        <w:spacing w:after="0"/>
        <w:ind w:left="720" w:hanging="720"/>
      </w:pPr>
      <w:r w:rsidRPr="005B5E06">
        <w:t xml:space="preserve">Lewontin RC, Birch LC. 1966. Hybridization as a source of variation for adaptation to new environments. </w:t>
      </w:r>
      <w:r w:rsidRPr="005B5E06">
        <w:rPr>
          <w:i/>
        </w:rPr>
        <w:t>Evolution</w:t>
      </w:r>
      <w:r w:rsidRPr="005B5E06">
        <w:t>. 20:315-336.</w:t>
      </w:r>
    </w:p>
    <w:p w14:paraId="593A50D4" w14:textId="77777777" w:rsidR="005B5E06" w:rsidRPr="005B5E06" w:rsidRDefault="005B5E06" w:rsidP="005B5E06">
      <w:pPr>
        <w:pStyle w:val="EndNoteBibliography"/>
        <w:spacing w:after="0"/>
        <w:ind w:left="720" w:hanging="720"/>
      </w:pPr>
      <w:r w:rsidRPr="005B5E06">
        <w:t xml:space="preserve">Li H. 2013. Aligning sequence reads, clone sequences and assembly contigs with bwa-mem. </w:t>
      </w:r>
      <w:r w:rsidRPr="005B5E06">
        <w:rPr>
          <w:i/>
        </w:rPr>
        <w:t>arXiv preprint arXiv:1303.3997</w:t>
      </w:r>
      <w:r w:rsidRPr="005B5E06">
        <w:t>.</w:t>
      </w:r>
    </w:p>
    <w:p w14:paraId="68255CE8" w14:textId="77777777" w:rsidR="005B5E06" w:rsidRPr="005B5E06" w:rsidRDefault="005B5E06" w:rsidP="005B5E06">
      <w:pPr>
        <w:pStyle w:val="EndNoteBibliography"/>
        <w:spacing w:after="0"/>
        <w:ind w:left="720" w:hanging="720"/>
      </w:pPr>
      <w:r w:rsidRPr="005B5E06">
        <w:t xml:space="preserve">Li H. 2018. Minimap2: Pairwise alignment for nucleotide sequences. </w:t>
      </w:r>
      <w:r w:rsidRPr="005B5E06">
        <w:rPr>
          <w:i/>
        </w:rPr>
        <w:t>Bioinformatics</w:t>
      </w:r>
      <w:r w:rsidRPr="005B5E06">
        <w:t>. 34:3094-3100.</w:t>
      </w:r>
    </w:p>
    <w:p w14:paraId="0DE06A61" w14:textId="77777777" w:rsidR="005B5E06" w:rsidRPr="005B5E06" w:rsidRDefault="005B5E06" w:rsidP="005B5E06">
      <w:pPr>
        <w:pStyle w:val="EndNoteBibliography"/>
        <w:spacing w:after="0"/>
        <w:ind w:left="720" w:hanging="720"/>
      </w:pPr>
      <w:r w:rsidRPr="005B5E06">
        <w:t xml:space="preserve">Liu X, Wei F, Li M, Jiang X, Feng Z, Hu J. 2004. Molecular phylogeny and taxonomy of wood mice (genus apodemus kaup, 1829) based on complete mtdna cytochrome b sequences, with emphasis on chinese species. </w:t>
      </w:r>
      <w:r w:rsidRPr="005B5E06">
        <w:rPr>
          <w:i/>
        </w:rPr>
        <w:t>Mol Phylogenet Evol</w:t>
      </w:r>
      <w:r w:rsidRPr="005B5E06">
        <w:t>. 33:1-15.</w:t>
      </w:r>
    </w:p>
    <w:p w14:paraId="350058CF" w14:textId="77777777" w:rsidR="005B5E06" w:rsidRPr="005B5E06" w:rsidRDefault="005B5E06" w:rsidP="005B5E06">
      <w:pPr>
        <w:pStyle w:val="EndNoteBibliography"/>
        <w:spacing w:after="0"/>
        <w:ind w:left="720" w:hanging="720"/>
      </w:pPr>
      <w:r w:rsidRPr="005B5E06">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5B5E06">
        <w:rPr>
          <w:i/>
        </w:rPr>
        <w:t>Syst Biol</w:t>
      </w:r>
      <w:r w:rsidRPr="005B5E06">
        <w:t>. 70:786-802.</w:t>
      </w:r>
    </w:p>
    <w:p w14:paraId="776E185C" w14:textId="77777777" w:rsidR="005B5E06" w:rsidRPr="005B5E06" w:rsidRDefault="005B5E06" w:rsidP="005B5E06">
      <w:pPr>
        <w:pStyle w:val="EndNoteBibliography"/>
        <w:spacing w:after="0"/>
        <w:ind w:left="720" w:hanging="720"/>
      </w:pPr>
      <w:r w:rsidRPr="005B5E06">
        <w:t xml:space="preserve">Lundrigan BL, Jansa SA, Tucker PK. 2002. Phylogenetic relationships in the genus mus, based on paternally, maternally, and biparentally inherited characters. </w:t>
      </w:r>
      <w:r w:rsidRPr="005B5E06">
        <w:rPr>
          <w:i/>
        </w:rPr>
        <w:t>Syst Biol</w:t>
      </w:r>
      <w:r w:rsidRPr="005B5E06">
        <w:t>. 51:410-431.</w:t>
      </w:r>
    </w:p>
    <w:p w14:paraId="627184B6" w14:textId="77777777" w:rsidR="005B5E06" w:rsidRPr="005B5E06" w:rsidRDefault="005B5E06" w:rsidP="005B5E06">
      <w:pPr>
        <w:pStyle w:val="EndNoteBibliography"/>
        <w:spacing w:after="0"/>
        <w:ind w:left="720" w:hanging="720"/>
      </w:pPr>
      <w:r w:rsidRPr="005B5E06">
        <w:t xml:space="preserve">Maddison WP. 1997. Gene trees in species trees. </w:t>
      </w:r>
      <w:r w:rsidRPr="005B5E06">
        <w:rPr>
          <w:i/>
        </w:rPr>
        <w:t>Systematic Biology</w:t>
      </w:r>
      <w:r w:rsidRPr="005B5E06">
        <w:t>. 46:523-536.</w:t>
      </w:r>
    </w:p>
    <w:p w14:paraId="3F82B88D" w14:textId="77777777" w:rsidR="005B5E06" w:rsidRPr="005B5E06" w:rsidRDefault="005B5E06" w:rsidP="005B5E06">
      <w:pPr>
        <w:pStyle w:val="EndNoteBibliography"/>
        <w:spacing w:after="0"/>
        <w:ind w:left="720" w:hanging="720"/>
      </w:pPr>
      <w:r w:rsidRPr="005B5E06">
        <w:t xml:space="preserve">Marks P, Garcia S, Barrio AM, Belhocine K, Bernate J, Bharadwaj R, Bjornson K, Catalanotti C, Delaney J, Fehr A, et al. 2019. Resolving the full spectrum of human genome variation using linked-reads. </w:t>
      </w:r>
      <w:r w:rsidRPr="005B5E06">
        <w:rPr>
          <w:i/>
        </w:rPr>
        <w:t>Genome Res</w:t>
      </w:r>
      <w:r w:rsidRPr="005B5E06">
        <w:t>. 29:635-645.</w:t>
      </w:r>
    </w:p>
    <w:p w14:paraId="1566F3E0" w14:textId="77777777" w:rsidR="005B5E06" w:rsidRPr="005B5E06" w:rsidRDefault="005B5E06" w:rsidP="005B5E06">
      <w:pPr>
        <w:pStyle w:val="EndNoteBibliography"/>
        <w:spacing w:after="0"/>
        <w:ind w:left="720" w:hanging="720"/>
      </w:pPr>
      <w:r w:rsidRPr="005B5E06">
        <w:t xml:space="preserve">Martin Y, Gerlach G, Schlotterer C, Meyer A. 2000. Molecular phylogeny of european muroid rodents based on complete cytochrome b sequences. </w:t>
      </w:r>
      <w:r w:rsidRPr="005B5E06">
        <w:rPr>
          <w:i/>
        </w:rPr>
        <w:t>Mol Phylogenet Evol</w:t>
      </w:r>
      <w:r w:rsidRPr="005B5E06">
        <w:t>. 16:37-47.</w:t>
      </w:r>
    </w:p>
    <w:p w14:paraId="7580D9AA" w14:textId="77777777" w:rsidR="005B5E06" w:rsidRPr="005B5E06" w:rsidRDefault="005B5E06" w:rsidP="005B5E06">
      <w:pPr>
        <w:pStyle w:val="EndNoteBibliography"/>
        <w:spacing w:after="0"/>
        <w:ind w:left="720" w:hanging="720"/>
      </w:pPr>
      <w:r w:rsidRPr="005B5E06">
        <w:t xml:space="preserve">McKenzie PF, Eaton DAR. 2020. The multispecies coalescent in space and time. </w:t>
      </w:r>
      <w:r w:rsidRPr="005B5E06">
        <w:rPr>
          <w:i/>
        </w:rPr>
        <w:t>bioRxiv</w:t>
      </w:r>
      <w:r w:rsidRPr="005B5E06">
        <w:t>.2020.2008.2002.233395.</w:t>
      </w:r>
    </w:p>
    <w:p w14:paraId="6C853EC3" w14:textId="77777777" w:rsidR="005B5E06" w:rsidRPr="005B5E06" w:rsidRDefault="005B5E06" w:rsidP="005B5E06">
      <w:pPr>
        <w:pStyle w:val="EndNoteBibliography"/>
        <w:spacing w:after="0"/>
        <w:ind w:left="720" w:hanging="720"/>
      </w:pPr>
      <w:r w:rsidRPr="005B5E06">
        <w:t xml:space="preserve">Mendes FK, Fuentes-Gonzalez JA, Schraiber JG, Hahn MW. 2018. A multispecies coalescent model for quantitative traits. </w:t>
      </w:r>
      <w:r w:rsidRPr="005B5E06">
        <w:rPr>
          <w:i/>
        </w:rPr>
        <w:t>Elife</w:t>
      </w:r>
      <w:r w:rsidRPr="005B5E06">
        <w:t>. 7.</w:t>
      </w:r>
    </w:p>
    <w:p w14:paraId="103C7D68" w14:textId="77777777" w:rsidR="005B5E06" w:rsidRPr="005B5E06" w:rsidRDefault="005B5E06" w:rsidP="005B5E06">
      <w:pPr>
        <w:pStyle w:val="EndNoteBibliography"/>
        <w:spacing w:after="0"/>
        <w:ind w:left="720" w:hanging="720"/>
      </w:pPr>
      <w:r w:rsidRPr="005B5E06">
        <w:t xml:space="preserve">Mendes FK, Hahn MW. 2016. Gene tree discordance causes apparent substitution rate variation. </w:t>
      </w:r>
      <w:r w:rsidRPr="005B5E06">
        <w:rPr>
          <w:i/>
        </w:rPr>
        <w:t>Syst Biol</w:t>
      </w:r>
      <w:r w:rsidRPr="005B5E06">
        <w:t>. 65:711-721.</w:t>
      </w:r>
    </w:p>
    <w:p w14:paraId="016D8D12" w14:textId="77777777" w:rsidR="005B5E06" w:rsidRPr="005B5E06" w:rsidRDefault="005B5E06" w:rsidP="005B5E06">
      <w:pPr>
        <w:pStyle w:val="EndNoteBibliography"/>
        <w:spacing w:after="0"/>
        <w:ind w:left="720" w:hanging="720"/>
      </w:pPr>
      <w:r w:rsidRPr="005B5E06">
        <w:t xml:space="preserve">Mendes FK, Hahn Y, Hahn MW. 2016. Gene tree discordance can generate patterns of diminishing convergence over time. </w:t>
      </w:r>
      <w:r w:rsidRPr="005B5E06">
        <w:rPr>
          <w:i/>
        </w:rPr>
        <w:t>Mol Biol Evol</w:t>
      </w:r>
      <w:r w:rsidRPr="005B5E06">
        <w:t>. 33:3299-3307.</w:t>
      </w:r>
    </w:p>
    <w:p w14:paraId="089552BE" w14:textId="77777777" w:rsidR="005B5E06" w:rsidRPr="005B5E06" w:rsidRDefault="005B5E06" w:rsidP="005B5E06">
      <w:pPr>
        <w:pStyle w:val="EndNoteBibliography"/>
        <w:spacing w:after="0"/>
        <w:ind w:left="720" w:hanging="720"/>
      </w:pPr>
      <w:r w:rsidRPr="005B5E06">
        <w:t xml:space="preserve">Mendes FK, Livera AP, Hahn MW. 2019. The perils of intralocus recombination for inferences of molecular convergence. </w:t>
      </w:r>
      <w:r w:rsidRPr="005B5E06">
        <w:rPr>
          <w:i/>
        </w:rPr>
        <w:t>Philos Trans R Soc Lond B Biol Sci</w:t>
      </w:r>
      <w:r w:rsidRPr="005B5E06">
        <w:t>. 374:20180244.</w:t>
      </w:r>
    </w:p>
    <w:p w14:paraId="3D92879D" w14:textId="77777777" w:rsidR="005B5E06" w:rsidRPr="005B5E06" w:rsidRDefault="005B5E06" w:rsidP="005B5E06">
      <w:pPr>
        <w:pStyle w:val="EndNoteBibliography"/>
        <w:spacing w:after="0"/>
        <w:ind w:left="720" w:hanging="720"/>
      </w:pPr>
      <w:r w:rsidRPr="005B5E06">
        <w:t xml:space="preserve">Minh BQ, Hahn MW, Lanfear R. 2020a. New methods to calculate concordance factors for phylogenomic datasets. </w:t>
      </w:r>
      <w:r w:rsidRPr="005B5E06">
        <w:rPr>
          <w:i/>
        </w:rPr>
        <w:t>Mol Biol Evol</w:t>
      </w:r>
      <w:r w:rsidRPr="005B5E06">
        <w:t>. 37:2727-2733.</w:t>
      </w:r>
    </w:p>
    <w:p w14:paraId="2070A343" w14:textId="77777777" w:rsidR="005B5E06" w:rsidRPr="005B5E06" w:rsidRDefault="005B5E06" w:rsidP="005B5E06">
      <w:pPr>
        <w:pStyle w:val="EndNoteBibliography"/>
        <w:spacing w:after="0"/>
        <w:ind w:left="720" w:hanging="720"/>
      </w:pPr>
      <w:r w:rsidRPr="005B5E06">
        <w:t xml:space="preserve">Minh BQ, Schmidt HA, Chernomor O, Schrempf D, Woodhams MD, von Haeseler A, Lanfear R. 2020b. Iq-tree 2: New models and efficient methods for phylogenetic inference in the genomic era. </w:t>
      </w:r>
      <w:r w:rsidRPr="005B5E06">
        <w:rPr>
          <w:i/>
        </w:rPr>
        <w:t>Mol Biol Evol</w:t>
      </w:r>
      <w:r w:rsidRPr="005B5E06">
        <w:t>. 37:1530-1534.</w:t>
      </w:r>
    </w:p>
    <w:p w14:paraId="06AC9686" w14:textId="77777777" w:rsidR="005B5E06" w:rsidRPr="005B5E06" w:rsidRDefault="005B5E06" w:rsidP="005B5E06">
      <w:pPr>
        <w:pStyle w:val="EndNoteBibliography"/>
        <w:spacing w:after="0"/>
        <w:ind w:left="720" w:hanging="720"/>
      </w:pPr>
      <w:r w:rsidRPr="005B5E06">
        <w:t xml:space="preserve">Mölder F, Jablonski KP, Letcher B, Hall MB, Tomkins-Tinch CH, Sochat V, Forster J, Lee S, Twardziok SO, Kanitz A, et al. 2021. Sustainable data analysis with snakemake. </w:t>
      </w:r>
      <w:r w:rsidRPr="005B5E06">
        <w:rPr>
          <w:i/>
        </w:rPr>
        <w:t>F1000Res</w:t>
      </w:r>
      <w:r w:rsidRPr="005B5E06">
        <w:t>. 10:33.</w:t>
      </w:r>
    </w:p>
    <w:p w14:paraId="55AA83E3" w14:textId="77777777" w:rsidR="005B5E06" w:rsidRPr="005B5E06" w:rsidRDefault="005B5E06" w:rsidP="005B5E06">
      <w:pPr>
        <w:pStyle w:val="EndNoteBibliography"/>
        <w:spacing w:after="0"/>
        <w:ind w:left="720" w:hanging="720"/>
      </w:pPr>
      <w:r w:rsidRPr="005B5E06">
        <w:lastRenderedPageBreak/>
        <w:t xml:space="preserve">Moore EC, Thomas GWC, Mortimer S, Kopania EEK, Hunnicutt KE, Clare-Salzler ZJ, Larson EL, Good JM. 2022. The evolution of widespread recombination suppression on the dwarf hamster (phodopus) x chromosome. </w:t>
      </w:r>
      <w:r w:rsidRPr="005B5E06">
        <w:rPr>
          <w:i/>
        </w:rPr>
        <w:t>Genome Biol Evol</w:t>
      </w:r>
      <w:r w:rsidRPr="005B5E06">
        <w:t>. 14.</w:t>
      </w:r>
    </w:p>
    <w:p w14:paraId="54D2EA2D" w14:textId="77777777" w:rsidR="005B5E06" w:rsidRPr="005B5E06" w:rsidRDefault="005B5E06" w:rsidP="005B5E06">
      <w:pPr>
        <w:pStyle w:val="EndNoteBibliography"/>
        <w:spacing w:after="0"/>
        <w:ind w:left="720" w:hanging="720"/>
      </w:pPr>
      <w:r w:rsidRPr="005B5E06">
        <w:t xml:space="preserve">Morgan AP, Gatti DM, Najarian ML, Keane TM, Galante RJ, Pack AI, Mott R, Churchill GA, de Villena FP. 2017. Structural variation shapes the landscape of recombination in mouse. </w:t>
      </w:r>
      <w:r w:rsidRPr="005B5E06">
        <w:rPr>
          <w:i/>
        </w:rPr>
        <w:t>Genetics</w:t>
      </w:r>
      <w:r w:rsidRPr="005B5E06">
        <w:t>. 206:603-619.</w:t>
      </w:r>
    </w:p>
    <w:p w14:paraId="7779FC39" w14:textId="77777777" w:rsidR="005B5E06" w:rsidRPr="005B5E06" w:rsidRDefault="005B5E06" w:rsidP="005B5E06">
      <w:pPr>
        <w:pStyle w:val="EndNoteBibliography"/>
        <w:spacing w:after="0"/>
        <w:ind w:left="720" w:hanging="720"/>
      </w:pPr>
      <w:r w:rsidRPr="005B5E06">
        <w:t xml:space="preserve">Mouse Genome Sequencing C, Waterston RH, Lindblad-Toh K, Birney E, Rogers J, Abril JF, Agarwal P, Agarwala R, Ainscough R, Alexandersson M, et al. 2002. Initial sequencing and comparative analysis of the mouse genome. </w:t>
      </w:r>
      <w:r w:rsidRPr="005B5E06">
        <w:rPr>
          <w:i/>
        </w:rPr>
        <w:t>Nature</w:t>
      </w:r>
      <w:r w:rsidRPr="005B5E06">
        <w:t>. 420:520-562.</w:t>
      </w:r>
    </w:p>
    <w:p w14:paraId="45EE4FC8" w14:textId="77777777" w:rsidR="005B5E06" w:rsidRPr="005B5E06" w:rsidRDefault="005B5E06" w:rsidP="005B5E06">
      <w:pPr>
        <w:pStyle w:val="EndNoteBibliography"/>
        <w:spacing w:after="0"/>
        <w:ind w:left="720" w:hanging="720"/>
      </w:pPr>
      <w:r w:rsidRPr="005B5E06">
        <w:t xml:space="preserve">Murrell B, Weaver S, Smith MD, Wertheim JO, Murrell S, Aylward A, Eren K, Pollner T, Martin DP, Smith DM, et al. 2015. Gene-wide identification of episodic selection. </w:t>
      </w:r>
      <w:r w:rsidRPr="005B5E06">
        <w:rPr>
          <w:i/>
        </w:rPr>
        <w:t>Mol Biol Evol</w:t>
      </w:r>
      <w:r w:rsidRPr="005B5E06">
        <w:t>. 32:1365-1371.</w:t>
      </w:r>
    </w:p>
    <w:p w14:paraId="2B22E1BF" w14:textId="77777777" w:rsidR="005B5E06" w:rsidRPr="005B5E06" w:rsidRDefault="005B5E06" w:rsidP="005B5E06">
      <w:pPr>
        <w:pStyle w:val="EndNoteBibliography"/>
        <w:spacing w:after="0"/>
        <w:ind w:left="720" w:hanging="720"/>
      </w:pPr>
      <w:r w:rsidRPr="005B5E06">
        <w:t xml:space="preserve">Nilsson P, Solbakken MH, Schmid BV, Orr RJS, Lv R, Cui Y, Song Y, Zhang Y, Baalsrud HT, Torresen OK, et al. 2020. The genome of the great gerbil reveals species-specific duplication of an mhcii gene. </w:t>
      </w:r>
      <w:r w:rsidRPr="005B5E06">
        <w:rPr>
          <w:i/>
        </w:rPr>
        <w:t>Genome Biol Evol</w:t>
      </w:r>
      <w:r w:rsidRPr="005B5E06">
        <w:t>. 12:3832-3849.</w:t>
      </w:r>
    </w:p>
    <w:p w14:paraId="1E5443FA" w14:textId="77777777" w:rsidR="005B5E06" w:rsidRPr="005B5E06" w:rsidRDefault="005B5E06" w:rsidP="005B5E06">
      <w:pPr>
        <w:pStyle w:val="EndNoteBibliography"/>
        <w:spacing w:after="0"/>
        <w:ind w:left="720" w:hanging="720"/>
      </w:pPr>
      <w:r w:rsidRPr="005B5E06">
        <w:t xml:space="preserve">Ohta T. 1973. Slightly deleterious mutant substitutions in evolution. </w:t>
      </w:r>
      <w:r w:rsidRPr="005B5E06">
        <w:rPr>
          <w:i/>
        </w:rPr>
        <w:t>Nature</w:t>
      </w:r>
      <w:r w:rsidRPr="005B5E06">
        <w:t>. 246:96-98.</w:t>
      </w:r>
    </w:p>
    <w:p w14:paraId="744E4BB6" w14:textId="77777777" w:rsidR="005B5E06" w:rsidRPr="005B5E06" w:rsidRDefault="005B5E06" w:rsidP="005B5E06">
      <w:pPr>
        <w:pStyle w:val="EndNoteBibliography"/>
        <w:spacing w:after="0"/>
        <w:ind w:left="720" w:hanging="720"/>
      </w:pPr>
      <w:r w:rsidRPr="005B5E06">
        <w:t xml:space="preserve">Pagès M, Fabre P-H, Chaval Y, Mortelliti A, Nicolas V, Wells K, Michaux JR, Lazzari V. 2016. Molecular phylogeny of south-east asian arboreal murine rodents. </w:t>
      </w:r>
      <w:r w:rsidRPr="005B5E06">
        <w:rPr>
          <w:i/>
        </w:rPr>
        <w:t>Zoologica Scripta</w:t>
      </w:r>
      <w:r w:rsidRPr="005B5E06">
        <w:t>. 45:349-364.</w:t>
      </w:r>
    </w:p>
    <w:p w14:paraId="0769675E" w14:textId="77777777" w:rsidR="005B5E06" w:rsidRPr="005B5E06" w:rsidRDefault="005B5E06" w:rsidP="005B5E06">
      <w:pPr>
        <w:pStyle w:val="EndNoteBibliography"/>
        <w:spacing w:after="0"/>
        <w:ind w:left="720" w:hanging="720"/>
      </w:pPr>
      <w:r w:rsidRPr="005B5E06">
        <w:t xml:space="preserve">Pamilo P, Nei M. 1988. Relationships between gene trees and species trees. </w:t>
      </w:r>
      <w:r w:rsidRPr="005B5E06">
        <w:rPr>
          <w:i/>
        </w:rPr>
        <w:t>Mol Biol Evol</w:t>
      </w:r>
      <w:r w:rsidRPr="005B5E06">
        <w:t>. 5:568-583.</w:t>
      </w:r>
    </w:p>
    <w:p w14:paraId="68CAB812" w14:textId="77777777" w:rsidR="005B5E06" w:rsidRPr="005B5E06" w:rsidRDefault="005B5E06" w:rsidP="005B5E06">
      <w:pPr>
        <w:pStyle w:val="EndNoteBibliography"/>
        <w:spacing w:after="0"/>
        <w:ind w:left="720" w:hanging="720"/>
      </w:pPr>
      <w:r w:rsidRPr="005B5E06">
        <w:t xml:space="preserve">Paradis E, Schliep K. 2019. Ape 5.0: An environment for modern phylogenetics and evolutionary analyses in r. </w:t>
      </w:r>
      <w:r w:rsidRPr="005B5E06">
        <w:rPr>
          <w:i/>
        </w:rPr>
        <w:t>Bioinformatics</w:t>
      </w:r>
      <w:r w:rsidRPr="005B5E06">
        <w:t>. 35:526-528.</w:t>
      </w:r>
    </w:p>
    <w:p w14:paraId="06E1A17E" w14:textId="77777777" w:rsidR="005B5E06" w:rsidRPr="005B5E06" w:rsidRDefault="005B5E06" w:rsidP="005B5E06">
      <w:pPr>
        <w:pStyle w:val="EndNoteBibliography"/>
        <w:spacing w:after="0"/>
        <w:ind w:left="720" w:hanging="720"/>
      </w:pPr>
      <w:r w:rsidRPr="005B5E06">
        <w:t xml:space="preserve">Partha R, Kowalczyk A, Clark NL, Chikina M. 2019. Robust method for detecting convergent shifts in evolutionary rates. </w:t>
      </w:r>
      <w:r w:rsidRPr="005B5E06">
        <w:rPr>
          <w:i/>
        </w:rPr>
        <w:t>Mol Biol Evol</w:t>
      </w:r>
      <w:r w:rsidRPr="005B5E06">
        <w:t>. 36:1817-1830.</w:t>
      </w:r>
    </w:p>
    <w:p w14:paraId="3FE5B098" w14:textId="77777777" w:rsidR="005B5E06" w:rsidRPr="005B5E06" w:rsidRDefault="005B5E06" w:rsidP="005B5E06">
      <w:pPr>
        <w:pStyle w:val="EndNoteBibliography"/>
        <w:spacing w:after="0"/>
        <w:ind w:left="720" w:hanging="720"/>
      </w:pPr>
      <w:r w:rsidRPr="005B5E06">
        <w:t xml:space="preserve">Pease JB, Haak DC, Hahn MW, Moyle LC. 2016. Phylogenomics reveals three sources of adaptive variation during a rapid radiation. </w:t>
      </w:r>
      <w:r w:rsidRPr="005B5E06">
        <w:rPr>
          <w:i/>
        </w:rPr>
        <w:t>PLoS Biol</w:t>
      </w:r>
      <w:r w:rsidRPr="005B5E06">
        <w:t>. 14:e1002379.</w:t>
      </w:r>
    </w:p>
    <w:p w14:paraId="38971997" w14:textId="77777777" w:rsidR="005B5E06" w:rsidRPr="005B5E06" w:rsidRDefault="005B5E06" w:rsidP="005B5E06">
      <w:pPr>
        <w:pStyle w:val="EndNoteBibliography"/>
        <w:spacing w:after="0"/>
        <w:ind w:left="720" w:hanging="720"/>
      </w:pPr>
      <w:r w:rsidRPr="005B5E06">
        <w:t xml:space="preserve">Pease JB, Hahn MW. 2013. More accurate phylogenies inferred from low-recombination regions in the presence of incomplete lineage sorting. </w:t>
      </w:r>
      <w:r w:rsidRPr="005B5E06">
        <w:rPr>
          <w:i/>
        </w:rPr>
        <w:t>Evolution</w:t>
      </w:r>
      <w:r w:rsidRPr="005B5E06">
        <w:t>. 67:2376-2384.</w:t>
      </w:r>
    </w:p>
    <w:p w14:paraId="5E135346" w14:textId="77777777" w:rsidR="005B5E06" w:rsidRPr="005B5E06" w:rsidRDefault="005B5E06" w:rsidP="005B5E06">
      <w:pPr>
        <w:pStyle w:val="EndNoteBibliography"/>
        <w:spacing w:after="0"/>
        <w:ind w:left="720" w:hanging="720"/>
      </w:pPr>
      <w:r w:rsidRPr="005B5E06">
        <w:t xml:space="preserve">Platt RN, 2nd, Vandewege MW, Ray DA. 2018. Mammalian transposable elements and their impacts on genome evolution. </w:t>
      </w:r>
      <w:r w:rsidRPr="005B5E06">
        <w:rPr>
          <w:i/>
        </w:rPr>
        <w:t>Chromosome Res</w:t>
      </w:r>
      <w:r w:rsidRPr="005B5E06">
        <w:t>. 26:25-43.</w:t>
      </w:r>
    </w:p>
    <w:p w14:paraId="62BA9E7B" w14:textId="77777777" w:rsidR="005B5E06" w:rsidRPr="005B5E06" w:rsidRDefault="005B5E06" w:rsidP="005B5E06">
      <w:pPr>
        <w:pStyle w:val="EndNoteBibliography"/>
        <w:spacing w:after="0"/>
        <w:ind w:left="720" w:hanging="720"/>
      </w:pPr>
      <w:r w:rsidRPr="005B5E06">
        <w:t xml:space="preserve">Pollard KS, Hubisz MJ, Rosenbloom KR, Siepel A. 2010. Detection of nonneutral substitution rates on mammalian phylogenies. </w:t>
      </w:r>
      <w:r w:rsidRPr="005B5E06">
        <w:rPr>
          <w:i/>
        </w:rPr>
        <w:t>Genome Res</w:t>
      </w:r>
      <w:r w:rsidRPr="005B5E06">
        <w:t>. 20:110-121.</w:t>
      </w:r>
    </w:p>
    <w:p w14:paraId="4B596E50" w14:textId="77777777" w:rsidR="005B5E06" w:rsidRPr="005B5E06" w:rsidRDefault="005B5E06" w:rsidP="005B5E06">
      <w:pPr>
        <w:pStyle w:val="EndNoteBibliography"/>
        <w:spacing w:after="0"/>
        <w:ind w:left="720" w:hanging="720"/>
      </w:pPr>
      <w:r w:rsidRPr="005B5E06">
        <w:t xml:space="preserve">Pond SL, Frost SD, Muse SV. 2005. Hyphy: Hypothesis testing using phylogenies. </w:t>
      </w:r>
      <w:r w:rsidRPr="005B5E06">
        <w:rPr>
          <w:i/>
        </w:rPr>
        <w:t>Bioinformatics</w:t>
      </w:r>
      <w:r w:rsidRPr="005B5E06">
        <w:t>. 21:676-679.</w:t>
      </w:r>
    </w:p>
    <w:p w14:paraId="4D443375" w14:textId="77777777" w:rsidR="005B5E06" w:rsidRPr="005B5E06" w:rsidRDefault="005B5E06" w:rsidP="005B5E06">
      <w:pPr>
        <w:pStyle w:val="EndNoteBibliography"/>
        <w:spacing w:after="0"/>
        <w:ind w:left="720" w:hanging="720"/>
      </w:pPr>
      <w:r w:rsidRPr="005B5E06">
        <w:t xml:space="preserve">Poplin R, Ruano-Rubio V, DePristo MA, Fennell TJ, Carneiro MO, Auwera GAVd, Kling DE, Gauthier LD, Levy-Moonshine A, Roazen D, et al. 2018. Scaling accurate genetic variant discovery to tens of thousands of samples. </w:t>
      </w:r>
      <w:r w:rsidRPr="005B5E06">
        <w:rPr>
          <w:i/>
        </w:rPr>
        <w:t>bioRxiv</w:t>
      </w:r>
      <w:r w:rsidRPr="005B5E06">
        <w:t>.201178.</w:t>
      </w:r>
    </w:p>
    <w:p w14:paraId="505C5106" w14:textId="77777777" w:rsidR="005B5E06" w:rsidRPr="005B5E06" w:rsidRDefault="005B5E06" w:rsidP="005B5E06">
      <w:pPr>
        <w:pStyle w:val="EndNoteBibliography"/>
        <w:spacing w:after="0"/>
        <w:ind w:left="720" w:hanging="720"/>
      </w:pPr>
      <w:r w:rsidRPr="005B5E06">
        <w:t xml:space="preserve">Quinlan AR, Hall IM. 2010. Bedtools: A flexible suite of utilities for comparing genomic features. </w:t>
      </w:r>
      <w:r w:rsidRPr="005B5E06">
        <w:rPr>
          <w:i/>
        </w:rPr>
        <w:t>Bioinformatics</w:t>
      </w:r>
      <w:r w:rsidRPr="005B5E06">
        <w:t>. 26:841-842.</w:t>
      </w:r>
    </w:p>
    <w:p w14:paraId="27E3755A" w14:textId="77777777" w:rsidR="005B5E06" w:rsidRPr="005B5E06" w:rsidRDefault="005B5E06" w:rsidP="005B5E06">
      <w:pPr>
        <w:pStyle w:val="EndNoteBibliography"/>
        <w:spacing w:after="0"/>
        <w:ind w:left="720" w:hanging="720"/>
      </w:pPr>
      <w:r w:rsidRPr="005B5E06">
        <w:t>R Core Team. 2021. R: A language and environment for statistical computing. Vienna, Austria.</w:t>
      </w:r>
    </w:p>
    <w:p w14:paraId="4DD5A3E5" w14:textId="77777777" w:rsidR="005B5E06" w:rsidRPr="005B5E06" w:rsidRDefault="005B5E06" w:rsidP="005B5E06">
      <w:pPr>
        <w:pStyle w:val="EndNoteBibliography"/>
        <w:spacing w:after="0"/>
        <w:ind w:left="720" w:hanging="720"/>
      </w:pPr>
      <w:r w:rsidRPr="005B5E06">
        <w:t xml:space="preserve">Ranwez V, Douzery EJP, Cambon C, Chantret N, Delsuc F. 2018. Macse v2: Toolkit for the alignment of coding sequences accounting for frameshifts and stop codons. </w:t>
      </w:r>
      <w:r w:rsidRPr="005B5E06">
        <w:rPr>
          <w:i/>
        </w:rPr>
        <w:t>Mol Biol Evol</w:t>
      </w:r>
      <w:r w:rsidRPr="005B5E06">
        <w:t>. 35:2582-2584.</w:t>
      </w:r>
    </w:p>
    <w:p w14:paraId="6FA952F0" w14:textId="77777777" w:rsidR="005B5E06" w:rsidRPr="005B5E06" w:rsidRDefault="005B5E06" w:rsidP="005B5E06">
      <w:pPr>
        <w:pStyle w:val="EndNoteBibliography"/>
        <w:spacing w:after="0"/>
        <w:ind w:left="720" w:hanging="720"/>
      </w:pPr>
      <w:r w:rsidRPr="005B5E06">
        <w:t xml:space="preserve">Revell LJ. 2012. Phytools: An r package for phylogenetic comparative biology (and other things). </w:t>
      </w:r>
      <w:r w:rsidRPr="005B5E06">
        <w:rPr>
          <w:i/>
        </w:rPr>
        <w:t>Methods in Ecology and Evolution</w:t>
      </w:r>
      <w:r w:rsidRPr="005B5E06">
        <w:t>. 3:217-223.</w:t>
      </w:r>
    </w:p>
    <w:p w14:paraId="02312650" w14:textId="77777777" w:rsidR="005B5E06" w:rsidRPr="005B5E06" w:rsidRDefault="005B5E06" w:rsidP="005B5E06">
      <w:pPr>
        <w:pStyle w:val="EndNoteBibliography"/>
        <w:spacing w:after="0"/>
        <w:ind w:left="720" w:hanging="720"/>
      </w:pPr>
      <w:r w:rsidRPr="005B5E06">
        <w:t xml:space="preserve">Rivas-Gonzalez I, Rousselle M, Li F, Zhou L, Dutheil JY, Munch K, Shao Y, Wu D, Schierup MH, Zhang G. 2023. Pervasive incomplete lineage sorting illuminates speciation and selection in primates. </w:t>
      </w:r>
      <w:r w:rsidRPr="005B5E06">
        <w:rPr>
          <w:i/>
        </w:rPr>
        <w:t>Science</w:t>
      </w:r>
      <w:r w:rsidRPr="005B5E06">
        <w:t>. 380:eabn4409.</w:t>
      </w:r>
    </w:p>
    <w:p w14:paraId="391D6984" w14:textId="77777777" w:rsidR="005B5E06" w:rsidRPr="005B5E06" w:rsidRDefault="005B5E06" w:rsidP="005B5E06">
      <w:pPr>
        <w:pStyle w:val="EndNoteBibliography"/>
        <w:spacing w:after="0"/>
        <w:ind w:left="720" w:hanging="720"/>
      </w:pPr>
      <w:r w:rsidRPr="005B5E06">
        <w:t xml:space="preserve">Robinson DF, Foulds LR. 1981. Comparison of phylogenetic trees. </w:t>
      </w:r>
      <w:r w:rsidRPr="005B5E06">
        <w:rPr>
          <w:i/>
        </w:rPr>
        <w:t>Mathematical Biosciences</w:t>
      </w:r>
      <w:r w:rsidRPr="005B5E06">
        <w:t>. 53:131-147.</w:t>
      </w:r>
    </w:p>
    <w:p w14:paraId="303551B3" w14:textId="77777777" w:rsidR="005B5E06" w:rsidRPr="005B5E06" w:rsidRDefault="005B5E06" w:rsidP="005B5E06">
      <w:pPr>
        <w:pStyle w:val="EndNoteBibliography"/>
        <w:spacing w:after="0"/>
        <w:ind w:left="720" w:hanging="720"/>
      </w:pPr>
      <w:r w:rsidRPr="005B5E06">
        <w:t>Robinson DF, Foulds LR editors.; 1979 Berlin, Heidelberg.</w:t>
      </w:r>
    </w:p>
    <w:p w14:paraId="008CF98D" w14:textId="77777777" w:rsidR="005B5E06" w:rsidRPr="005B5E06" w:rsidRDefault="005B5E06" w:rsidP="005B5E06">
      <w:pPr>
        <w:pStyle w:val="EndNoteBibliography"/>
        <w:spacing w:after="0"/>
        <w:ind w:left="720" w:hanging="720"/>
      </w:pPr>
      <w:r w:rsidRPr="005B5E06">
        <w:lastRenderedPageBreak/>
        <w:t xml:space="preserve">Romanenko SA, Perelman PL, Trifonov VA, Graphodatsky AS. 2012. Chromosomal evolution in rodentia. </w:t>
      </w:r>
      <w:r w:rsidRPr="005B5E06">
        <w:rPr>
          <w:i/>
        </w:rPr>
        <w:t>Heredity (Edinb)</w:t>
      </w:r>
      <w:r w:rsidRPr="005B5E06">
        <w:t>. 108:4-16.</w:t>
      </w:r>
    </w:p>
    <w:p w14:paraId="1AC13FD1" w14:textId="77777777" w:rsidR="005B5E06" w:rsidRPr="005B5E06" w:rsidRDefault="005B5E06" w:rsidP="005B5E06">
      <w:pPr>
        <w:pStyle w:val="EndNoteBibliography"/>
        <w:spacing w:after="0"/>
        <w:ind w:left="720" w:hanging="720"/>
      </w:pPr>
      <w:r w:rsidRPr="005B5E06">
        <w:t xml:space="preserve">Rosenberg NA. 2002. The probability of topological concordance of gene trees and species trees. </w:t>
      </w:r>
      <w:r w:rsidRPr="005B5E06">
        <w:rPr>
          <w:i/>
        </w:rPr>
        <w:t>Theor Popul Biol</w:t>
      </w:r>
      <w:r w:rsidRPr="005B5E06">
        <w:t>. 61:225-247.</w:t>
      </w:r>
    </w:p>
    <w:p w14:paraId="7E497019" w14:textId="77777777" w:rsidR="005B5E06" w:rsidRPr="005B5E06" w:rsidRDefault="005B5E06" w:rsidP="005B5E06">
      <w:pPr>
        <w:pStyle w:val="EndNoteBibliography"/>
        <w:spacing w:after="0"/>
        <w:ind w:left="720" w:hanging="720"/>
      </w:pPr>
      <w:r w:rsidRPr="005B5E06">
        <w:t xml:space="preserve">Rowe KC, Achmadi AS, Fabre P-H, Schenk JJ, Steppan SJ, Esselstyn JA. 2019. Oceanic islands of wallacea as a source for dispersal and diversification of murine rodents. </w:t>
      </w:r>
      <w:r w:rsidRPr="005B5E06">
        <w:rPr>
          <w:i/>
        </w:rPr>
        <w:t>Journal of Biogeography</w:t>
      </w:r>
      <w:r w:rsidRPr="005B5E06">
        <w:t>. 46:2752-2768.</w:t>
      </w:r>
    </w:p>
    <w:p w14:paraId="5E421626" w14:textId="77777777" w:rsidR="005B5E06" w:rsidRPr="005B5E06" w:rsidRDefault="005B5E06" w:rsidP="005B5E06">
      <w:pPr>
        <w:pStyle w:val="EndNoteBibliography"/>
        <w:spacing w:after="0"/>
        <w:ind w:left="720" w:hanging="720"/>
      </w:pPr>
      <w:r w:rsidRPr="005B5E06">
        <w:t xml:space="preserve">Roycroft E, Achmadi A, Callahan CM, Esselstyn JA, Good JM, Moussalli A, Rowe KC. 2021. Molecular evolution of ecological specialisation: Genomic insights from the diversification of murine rodents. </w:t>
      </w:r>
      <w:r w:rsidRPr="005B5E06">
        <w:rPr>
          <w:i/>
        </w:rPr>
        <w:t>Genome Biol Evol</w:t>
      </w:r>
      <w:r w:rsidRPr="005B5E06">
        <w:t>. 13.</w:t>
      </w:r>
    </w:p>
    <w:p w14:paraId="6CA19731" w14:textId="77777777" w:rsidR="005B5E06" w:rsidRPr="005B5E06" w:rsidRDefault="005B5E06" w:rsidP="005B5E06">
      <w:pPr>
        <w:pStyle w:val="EndNoteBibliography"/>
        <w:spacing w:after="0"/>
        <w:ind w:left="720" w:hanging="720"/>
      </w:pPr>
      <w:r w:rsidRPr="005B5E06">
        <w:t xml:space="preserve">Roycroft EJ, Moussalli A, Rowe KC. 2020. Phylogenomics uncovers confidence and conflict in the rapid radiation of australo-papuan rodents. </w:t>
      </w:r>
      <w:r w:rsidRPr="005B5E06">
        <w:rPr>
          <w:i/>
        </w:rPr>
        <w:t>Syst Biol</w:t>
      </w:r>
      <w:r w:rsidRPr="005B5E06">
        <w:t>. 69:431-444.</w:t>
      </w:r>
    </w:p>
    <w:p w14:paraId="2E16791C" w14:textId="77777777" w:rsidR="005B5E06" w:rsidRPr="005B5E06" w:rsidRDefault="005B5E06" w:rsidP="005B5E06">
      <w:pPr>
        <w:pStyle w:val="EndNoteBibliography"/>
        <w:spacing w:after="0"/>
        <w:ind w:left="720" w:hanging="720"/>
      </w:pPr>
      <w:r w:rsidRPr="005B5E06">
        <w:t xml:space="preserve">Sarver BA, Keeble S, Cosart T, Tucker PK, Dean MD, Good JM. 2017. Phylogenomic insights into mouse evolution using a pseudoreference approach. </w:t>
      </w:r>
      <w:r w:rsidRPr="005B5E06">
        <w:rPr>
          <w:i/>
        </w:rPr>
        <w:t>Genome Biol Evol</w:t>
      </w:r>
      <w:r w:rsidRPr="005B5E06">
        <w:t>. 9:726-739.</w:t>
      </w:r>
    </w:p>
    <w:p w14:paraId="70FE242A" w14:textId="77777777" w:rsidR="005B5E06" w:rsidRPr="005B5E06" w:rsidRDefault="005B5E06" w:rsidP="005B5E06">
      <w:pPr>
        <w:pStyle w:val="EndNoteBibliography"/>
        <w:spacing w:after="0"/>
        <w:ind w:left="720" w:hanging="720"/>
      </w:pPr>
      <w:r w:rsidRPr="005B5E06">
        <w:t xml:space="preserve">Scally A, Dutheil JY, Hillier LW, Jordan GE, Goodhead I, Herrero J, Hobolth A, Lappalainen T, Mailund T, Marques-Bonet T, et al. 2012. Insights into hominid evolution from the gorilla genome sequence. </w:t>
      </w:r>
      <w:r w:rsidRPr="005B5E06">
        <w:rPr>
          <w:i/>
        </w:rPr>
        <w:t>Nature</w:t>
      </w:r>
      <w:r w:rsidRPr="005B5E06">
        <w:t>. 483:169-175.</w:t>
      </w:r>
    </w:p>
    <w:p w14:paraId="0235E57C" w14:textId="77777777" w:rsidR="005B5E06" w:rsidRPr="005B5E06" w:rsidRDefault="005B5E06" w:rsidP="005B5E06">
      <w:pPr>
        <w:pStyle w:val="EndNoteBibliography"/>
        <w:spacing w:after="0"/>
        <w:ind w:left="720" w:hanging="720"/>
      </w:pPr>
      <w:r w:rsidRPr="005B5E06">
        <w:t xml:space="preserve">Schenk JJ, Rowe KC, Steppan SJ. 2013. Ecological opportunity and incumbency in the diversification of repeated continental colonizations by muroid rodents. </w:t>
      </w:r>
      <w:r w:rsidRPr="005B5E06">
        <w:rPr>
          <w:i/>
        </w:rPr>
        <w:t>Syst Biol</w:t>
      </w:r>
      <w:r w:rsidRPr="005B5E06">
        <w:t>. 62:837-864.</w:t>
      </w:r>
    </w:p>
    <w:p w14:paraId="794295DD" w14:textId="77777777" w:rsidR="005B5E06" w:rsidRPr="005B5E06" w:rsidRDefault="005B5E06" w:rsidP="005B5E06">
      <w:pPr>
        <w:pStyle w:val="EndNoteBibliography"/>
        <w:spacing w:after="0"/>
        <w:ind w:left="720" w:hanging="720"/>
      </w:pPr>
      <w:r w:rsidRPr="005B5E06">
        <w:t xml:space="preserve">Schliep KP. 2011. Phangorn: Phylogenetic analysis in r. </w:t>
      </w:r>
      <w:r w:rsidRPr="005B5E06">
        <w:rPr>
          <w:i/>
        </w:rPr>
        <w:t>Bioinformatics</w:t>
      </w:r>
      <w:r w:rsidRPr="005B5E06">
        <w:t>. 27:592-593.</w:t>
      </w:r>
    </w:p>
    <w:p w14:paraId="7484D4C1" w14:textId="77777777" w:rsidR="005B5E06" w:rsidRPr="005B5E06" w:rsidRDefault="005B5E06" w:rsidP="005B5E06">
      <w:pPr>
        <w:pStyle w:val="EndNoteBibliography"/>
        <w:spacing w:after="0"/>
        <w:ind w:left="720" w:hanging="720"/>
      </w:pPr>
      <w:r w:rsidRPr="005B5E06">
        <w:t xml:space="preserve">Serizawa K, Suzuki H, Tsuchiya K. 2000. A phylogenetic view on species radiation in apodemus inferred from variation of nuclear and mitochondrial genes. </w:t>
      </w:r>
      <w:r w:rsidRPr="005B5E06">
        <w:rPr>
          <w:i/>
        </w:rPr>
        <w:t>Biochem Genet</w:t>
      </w:r>
      <w:r w:rsidRPr="005B5E06">
        <w:t>. 38:27-40.</w:t>
      </w:r>
    </w:p>
    <w:p w14:paraId="69137D3A" w14:textId="77777777" w:rsidR="005B5E06" w:rsidRPr="005B5E06" w:rsidRDefault="005B5E06" w:rsidP="005B5E06">
      <w:pPr>
        <w:pStyle w:val="EndNoteBibliography"/>
        <w:spacing w:after="0"/>
        <w:ind w:left="720" w:hanging="720"/>
      </w:pPr>
      <w:r w:rsidRPr="005B5E06">
        <w:t xml:space="preserve">Shifman S, Bell JT, Copley RR, Taylor MS, Williams RW, Mott R, Flint J. 2006. A high-resolution single nucleotide polymorphism genetic map of the mouse genome. </w:t>
      </w:r>
      <w:r w:rsidRPr="005B5E06">
        <w:rPr>
          <w:i/>
        </w:rPr>
        <w:t>PLoS Biol</w:t>
      </w:r>
      <w:r w:rsidRPr="005B5E06">
        <w:t>. 4:e395.</w:t>
      </w:r>
    </w:p>
    <w:p w14:paraId="2B5AED66" w14:textId="77777777" w:rsidR="005B5E06" w:rsidRPr="005B5E06" w:rsidRDefault="005B5E06" w:rsidP="005B5E06">
      <w:pPr>
        <w:pStyle w:val="EndNoteBibliography"/>
        <w:spacing w:after="0"/>
        <w:ind w:left="720" w:hanging="720"/>
      </w:pPr>
      <w:r w:rsidRPr="005B5E06">
        <w:t xml:space="preserve">Slatkin M, Pollack JL. 2006. The concordance of gene trees and species trees at two linked loci. </w:t>
      </w:r>
      <w:r w:rsidRPr="005B5E06">
        <w:rPr>
          <w:i/>
        </w:rPr>
        <w:t>Genetics</w:t>
      </w:r>
      <w:r w:rsidRPr="005B5E06">
        <w:t>. 172:1979-1984.</w:t>
      </w:r>
    </w:p>
    <w:p w14:paraId="1CA5F656" w14:textId="77777777" w:rsidR="005B5E06" w:rsidRPr="005B5E06" w:rsidRDefault="005B5E06" w:rsidP="005B5E06">
      <w:pPr>
        <w:pStyle w:val="EndNoteBibliography"/>
        <w:spacing w:after="0"/>
        <w:ind w:left="720" w:hanging="720"/>
      </w:pPr>
      <w:r w:rsidRPr="005B5E06">
        <w:t xml:space="preserve">Smagulova F, Gregoretti IV, Brick K, Khil P, Camerini-Otero RD, Petukhova GV. 2011. Genome-wide analysis reveals novel molecular features of mouse recombination hotspots. </w:t>
      </w:r>
      <w:r w:rsidRPr="005B5E06">
        <w:rPr>
          <w:i/>
        </w:rPr>
        <w:t>Nature</w:t>
      </w:r>
      <w:r w:rsidRPr="005B5E06">
        <w:t>. 472:375-378.</w:t>
      </w:r>
    </w:p>
    <w:p w14:paraId="0D83199A" w14:textId="54DD6FB7" w:rsidR="005B5E06" w:rsidRPr="005B5E06" w:rsidRDefault="005B5E06" w:rsidP="005B5E06">
      <w:pPr>
        <w:pStyle w:val="EndNoteBibliography"/>
        <w:spacing w:after="0"/>
        <w:ind w:left="720" w:hanging="720"/>
      </w:pPr>
      <w:r w:rsidRPr="005B5E06">
        <w:t xml:space="preserve">Repeatmasker open-4.0 [Internet]. 2013-2015. Available from </w:t>
      </w:r>
      <w:hyperlink r:id="rId24" w:history="1">
        <w:r w:rsidRPr="005B5E06">
          <w:rPr>
            <w:rStyle w:val="Hyperlink"/>
          </w:rPr>
          <w:t>http://www.repeatmasker.org</w:t>
        </w:r>
      </w:hyperlink>
      <w:r w:rsidRPr="005B5E06">
        <w:t>.</w:t>
      </w:r>
    </w:p>
    <w:p w14:paraId="136645F4" w14:textId="77777777" w:rsidR="005B5E06" w:rsidRPr="005B5E06" w:rsidRDefault="005B5E06" w:rsidP="005B5E06">
      <w:pPr>
        <w:pStyle w:val="EndNoteBibliography"/>
        <w:spacing w:after="0"/>
        <w:ind w:left="720" w:hanging="720"/>
      </w:pPr>
      <w:r w:rsidRPr="005B5E06">
        <w:t xml:space="preserve">Smith BT, Merwin J, Provost KL, Thom G, Brumfield RT, Ferreira M, Mauck WM, Moyle RG, Wright TF, Joseph L. 2023. Phylogenomic analysis of the parrots of the world distinguishes artifactual from biological sources of gene tree discordance. </w:t>
      </w:r>
      <w:r w:rsidRPr="005B5E06">
        <w:rPr>
          <w:i/>
        </w:rPr>
        <w:t>Syst Biol</w:t>
      </w:r>
      <w:r w:rsidRPr="005B5E06">
        <w:t>. 72:228-241.</w:t>
      </w:r>
    </w:p>
    <w:p w14:paraId="0593B752" w14:textId="77777777" w:rsidR="005B5E06" w:rsidRPr="005B5E06" w:rsidRDefault="005B5E06" w:rsidP="005B5E06">
      <w:pPr>
        <w:pStyle w:val="EndNoteBibliography"/>
        <w:spacing w:after="0"/>
        <w:ind w:left="720" w:hanging="720"/>
      </w:pPr>
      <w:r w:rsidRPr="005B5E06">
        <w:t xml:space="preserve">Smith JM, Haigh J. 1974. The hitch-hiking effect of a favourable gene. </w:t>
      </w:r>
      <w:r w:rsidRPr="005B5E06">
        <w:rPr>
          <w:i/>
        </w:rPr>
        <w:t>Genet Res</w:t>
      </w:r>
      <w:r w:rsidRPr="005B5E06">
        <w:t>. 23:23-35.</w:t>
      </w:r>
    </w:p>
    <w:p w14:paraId="4099A619" w14:textId="77777777" w:rsidR="005B5E06" w:rsidRPr="005B5E06" w:rsidRDefault="005B5E06" w:rsidP="005B5E06">
      <w:pPr>
        <w:pStyle w:val="EndNoteBibliography"/>
        <w:spacing w:after="0"/>
        <w:ind w:left="720" w:hanging="720"/>
      </w:pPr>
      <w:r w:rsidRPr="005B5E06">
        <w:t xml:space="preserve">Smith MD, Wertheim JO, Weaver S, Murrell B, Scheffler K, Kosakovsky Pond SL. 2015a. Less is more: An adaptive branch-site random effects model for efficient detection of episodic diversifying selection. </w:t>
      </w:r>
      <w:r w:rsidRPr="005B5E06">
        <w:rPr>
          <w:i/>
        </w:rPr>
        <w:t>Mol Biol Evol</w:t>
      </w:r>
      <w:r w:rsidRPr="005B5E06">
        <w:t>. 32:1342-1353.</w:t>
      </w:r>
    </w:p>
    <w:p w14:paraId="25F78A42" w14:textId="77777777" w:rsidR="005B5E06" w:rsidRPr="005B5E06" w:rsidRDefault="005B5E06" w:rsidP="005B5E06">
      <w:pPr>
        <w:pStyle w:val="EndNoteBibliography"/>
        <w:spacing w:after="0"/>
        <w:ind w:left="720" w:hanging="720"/>
      </w:pPr>
      <w:r w:rsidRPr="005B5E06">
        <w:t xml:space="preserve">Smith SA, Brown JW, Walker JF. 2018. So many genes, so little time: A practical approach to divergence-time estimation in the genomic era. </w:t>
      </w:r>
      <w:r w:rsidRPr="005B5E06">
        <w:rPr>
          <w:i/>
        </w:rPr>
        <w:t>PLoS One</w:t>
      </w:r>
      <w:r w:rsidRPr="005B5E06">
        <w:t>. 13:e0197433.</w:t>
      </w:r>
    </w:p>
    <w:p w14:paraId="3B9F4263" w14:textId="77777777" w:rsidR="005B5E06" w:rsidRPr="005B5E06" w:rsidRDefault="005B5E06" w:rsidP="005B5E06">
      <w:pPr>
        <w:pStyle w:val="EndNoteBibliography"/>
        <w:spacing w:after="0"/>
        <w:ind w:left="720" w:hanging="720"/>
      </w:pPr>
      <w:r w:rsidRPr="005B5E06">
        <w:t xml:space="preserve">Smith SA, Moore MJ, Brown JW, Yang Y. 2015b. Analysis of phylogenomic datasets reveals conflict, concordance, and gene duplications with examples from animals and plants. </w:t>
      </w:r>
      <w:r w:rsidRPr="005B5E06">
        <w:rPr>
          <w:i/>
        </w:rPr>
        <w:t>BMC Evol Biol</w:t>
      </w:r>
      <w:r w:rsidRPr="005B5E06">
        <w:t>. 15:150.</w:t>
      </w:r>
    </w:p>
    <w:p w14:paraId="60D6CBAF" w14:textId="77777777" w:rsidR="005B5E06" w:rsidRPr="005B5E06" w:rsidRDefault="005B5E06" w:rsidP="005B5E06">
      <w:pPr>
        <w:pStyle w:val="EndNoteBibliography"/>
        <w:spacing w:after="0"/>
        <w:ind w:left="720" w:hanging="720"/>
      </w:pPr>
      <w:r w:rsidRPr="005B5E06">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5B5E06">
        <w:rPr>
          <w:i/>
        </w:rPr>
        <w:t>Cytogenetics and Cell Genetics</w:t>
      </w:r>
      <w:r w:rsidRPr="005B5E06">
        <w:t>. 84:150-155.</w:t>
      </w:r>
    </w:p>
    <w:p w14:paraId="7ACD4D5E" w14:textId="77777777" w:rsidR="005B5E06" w:rsidRPr="005B5E06" w:rsidRDefault="005B5E06" w:rsidP="005B5E06">
      <w:pPr>
        <w:pStyle w:val="EndNoteBibliography"/>
        <w:spacing w:after="0"/>
        <w:ind w:left="720" w:hanging="720"/>
      </w:pPr>
      <w:r w:rsidRPr="005B5E06">
        <w:t xml:space="preserve">Steppan SJ, Adkins RM, Spinks PQ, Hale C. 2005. Multigene phylogeny of the old world mice, murinae, reveals distinct geographic lineages and the declining utility of mitochondrial genes compared to nuclear genes. </w:t>
      </w:r>
      <w:r w:rsidRPr="005B5E06">
        <w:rPr>
          <w:i/>
        </w:rPr>
        <w:t>Mol Phylogenet Evol</w:t>
      </w:r>
      <w:r w:rsidRPr="005B5E06">
        <w:t>. 37:370-388.</w:t>
      </w:r>
    </w:p>
    <w:p w14:paraId="6A5974C4" w14:textId="77777777" w:rsidR="005B5E06" w:rsidRPr="005B5E06" w:rsidRDefault="005B5E06" w:rsidP="005B5E06">
      <w:pPr>
        <w:pStyle w:val="EndNoteBibliography"/>
        <w:spacing w:after="0"/>
        <w:ind w:left="720" w:hanging="720"/>
      </w:pPr>
      <w:r w:rsidRPr="005B5E06">
        <w:lastRenderedPageBreak/>
        <w:t xml:space="preserve">Steppan SJ, Schenk JJ. 2017. Muroid rodent phylogenetics: 900-species tree reveals increasing diversification rates. </w:t>
      </w:r>
      <w:r w:rsidRPr="005B5E06">
        <w:rPr>
          <w:i/>
        </w:rPr>
        <w:t>PLoS One</w:t>
      </w:r>
      <w:r w:rsidRPr="005B5E06">
        <w:t>. 12:e0183070.</w:t>
      </w:r>
    </w:p>
    <w:p w14:paraId="672ACF89" w14:textId="77777777" w:rsidR="005B5E06" w:rsidRPr="005B5E06" w:rsidRDefault="005B5E06" w:rsidP="005B5E06">
      <w:pPr>
        <w:pStyle w:val="EndNoteBibliography"/>
        <w:spacing w:after="0"/>
        <w:ind w:left="720" w:hanging="720"/>
      </w:pPr>
      <w:r w:rsidRPr="005B5E06">
        <w:t xml:space="preserve">Sun C, Huang J, Wang Y, Zhao X, Su L, Thomas GWC, Zhao M, Zhang X, Jungreis I, Kellis M, et al. 2021. Genus-wide characterization of bumblebee genomes provides insights into their evolution and variation in ecological and behavioral traits. </w:t>
      </w:r>
      <w:r w:rsidRPr="005B5E06">
        <w:rPr>
          <w:i/>
        </w:rPr>
        <w:t>Mol Biol Evol</w:t>
      </w:r>
      <w:r w:rsidRPr="005B5E06">
        <w:t>. 38:486-501.</w:t>
      </w:r>
    </w:p>
    <w:p w14:paraId="76392867" w14:textId="77777777" w:rsidR="005B5E06" w:rsidRPr="005B5E06" w:rsidRDefault="005B5E06" w:rsidP="005B5E06">
      <w:pPr>
        <w:pStyle w:val="EndNoteBibliography"/>
        <w:spacing w:after="0"/>
        <w:ind w:left="720" w:hanging="720"/>
      </w:pPr>
      <w:r w:rsidRPr="005B5E06">
        <w:t xml:space="preserve">Suzuki H, Shimada T, Terashima M, Tsuchiya K, Aplin K. 2004. Temporal, spatial, and ecological modes of evolution of eurasian mus based on mitochondrial and nuclear gene sequences. </w:t>
      </w:r>
      <w:r w:rsidRPr="005B5E06">
        <w:rPr>
          <w:i/>
        </w:rPr>
        <w:t>Mol Phylogenet Evol</w:t>
      </w:r>
      <w:r w:rsidRPr="005B5E06">
        <w:t>. 33:626-646.</w:t>
      </w:r>
    </w:p>
    <w:p w14:paraId="0BCB4FF5" w14:textId="77777777" w:rsidR="005B5E06" w:rsidRPr="005B5E06" w:rsidRDefault="005B5E06" w:rsidP="005B5E06">
      <w:pPr>
        <w:pStyle w:val="EndNoteBibliography"/>
        <w:spacing w:after="0"/>
        <w:ind w:left="720" w:hanging="720"/>
      </w:pPr>
      <w:r w:rsidRPr="005B5E06">
        <w:t>Tange O. 2018. Gnu parallel.</w:t>
      </w:r>
    </w:p>
    <w:p w14:paraId="4ED66FF1" w14:textId="77777777" w:rsidR="005B5E06" w:rsidRPr="005B5E06" w:rsidRDefault="005B5E06" w:rsidP="005B5E06">
      <w:pPr>
        <w:pStyle w:val="EndNoteBibliography"/>
        <w:spacing w:after="0"/>
        <w:ind w:left="720" w:hanging="720"/>
      </w:pPr>
      <w:r w:rsidRPr="005B5E06">
        <w:t xml:space="preserve">To TH, Jung M, Lycett S, Gascuel O. 2016. Fast dating using least-squares criteria and algorithms. </w:t>
      </w:r>
      <w:r w:rsidRPr="005B5E06">
        <w:rPr>
          <w:i/>
        </w:rPr>
        <w:t>Syst Biol</w:t>
      </w:r>
      <w:r w:rsidRPr="005B5E06">
        <w:t>. 65:82-97.</w:t>
      </w:r>
    </w:p>
    <w:p w14:paraId="46B4BD73" w14:textId="77777777" w:rsidR="005B5E06" w:rsidRPr="005B5E06" w:rsidRDefault="005B5E06" w:rsidP="005B5E06">
      <w:pPr>
        <w:pStyle w:val="EndNoteBibliography"/>
        <w:spacing w:after="0"/>
        <w:ind w:left="720" w:hanging="720"/>
      </w:pPr>
      <w:r w:rsidRPr="005B5E06">
        <w:t xml:space="preserve">Treaster S, Deelen J, Daane JM, Murabito J, Karasik D, Harris MP. 2023. Convergent genomics of longevity in rockfishes highlights the genetics of human life span variation. </w:t>
      </w:r>
      <w:r w:rsidRPr="005B5E06">
        <w:rPr>
          <w:i/>
        </w:rPr>
        <w:t>Sci Adv</w:t>
      </w:r>
      <w:r w:rsidRPr="005B5E06">
        <w:t>. 9:eadd2743.</w:t>
      </w:r>
    </w:p>
    <w:p w14:paraId="3C08C7F7" w14:textId="77777777" w:rsidR="005B5E06" w:rsidRPr="005B5E06" w:rsidRDefault="005B5E06" w:rsidP="005B5E06">
      <w:pPr>
        <w:pStyle w:val="EndNoteBibliography"/>
        <w:spacing w:after="0"/>
        <w:ind w:left="720" w:hanging="720"/>
      </w:pPr>
      <w:r w:rsidRPr="005B5E06">
        <w:t xml:space="preserve">van der Valk T, Pecnerova P, Diez-Del-Molino D, Bergstrom A, Oppenheimer J, Hartmann S, Xenikoudakis G, Thomas JA, Dehasque M, Saglican E, et al. 2021. Million-year-old DNA sheds light on the genomic history of mammoths. </w:t>
      </w:r>
      <w:r w:rsidRPr="005B5E06">
        <w:rPr>
          <w:i/>
        </w:rPr>
        <w:t>Nature</w:t>
      </w:r>
      <w:r w:rsidRPr="005B5E06">
        <w:t>. 591:265-269.</w:t>
      </w:r>
    </w:p>
    <w:p w14:paraId="0271E39C" w14:textId="77777777" w:rsidR="005B5E06" w:rsidRPr="005B5E06" w:rsidRDefault="005B5E06" w:rsidP="005B5E06">
      <w:pPr>
        <w:pStyle w:val="EndNoteBibliography"/>
        <w:spacing w:after="0"/>
        <w:ind w:left="720" w:hanging="720"/>
      </w:pPr>
      <w:r w:rsidRPr="005B5E06">
        <w:t xml:space="preserve">Vanderpool D, Minh BQ, Lanfear R, Hughes D, Murali S, Harris RA, Raveendran M, Muzny DM, Hibbins MS, Williamson RJ, et al. 2020. Primate phylogenomics uncovers multiple rapid radiations and ancient interspecific introgression. </w:t>
      </w:r>
      <w:r w:rsidRPr="005B5E06">
        <w:rPr>
          <w:i/>
        </w:rPr>
        <w:t>PLoS Biol</w:t>
      </w:r>
      <w:r w:rsidRPr="005B5E06">
        <w:t>. 18:e3000954.</w:t>
      </w:r>
    </w:p>
    <w:p w14:paraId="075BA838" w14:textId="77777777" w:rsidR="005B5E06" w:rsidRPr="005B5E06" w:rsidRDefault="005B5E06" w:rsidP="005B5E06">
      <w:pPr>
        <w:pStyle w:val="EndNoteBibliography"/>
        <w:spacing w:after="0"/>
        <w:ind w:left="720" w:hanging="720"/>
      </w:pPr>
      <w:r w:rsidRPr="005B5E06">
        <w:t xml:space="preserve">Wang LG, Lam TT, Xu S, Dai Z, Zhou L, Feng T, Guo P, Dunn CW, Jones BR, Bradley T, et al. 2020. Treeio: An r package for phylogenetic tree input and output with richly annotated and associated data. </w:t>
      </w:r>
      <w:r w:rsidRPr="005B5E06">
        <w:rPr>
          <w:i/>
        </w:rPr>
        <w:t>Mol Biol Evol</w:t>
      </w:r>
      <w:r w:rsidRPr="005B5E06">
        <w:t>. 37:599-603.</w:t>
      </w:r>
    </w:p>
    <w:p w14:paraId="23CEF474" w14:textId="77777777" w:rsidR="005B5E06" w:rsidRPr="005B5E06" w:rsidRDefault="005B5E06" w:rsidP="005B5E06">
      <w:pPr>
        <w:pStyle w:val="EndNoteBibliography"/>
        <w:spacing w:after="0"/>
        <w:ind w:left="720" w:hanging="720"/>
      </w:pPr>
      <w:r w:rsidRPr="005B5E06">
        <w:t xml:space="preserve">White MA, Ane C, Dewey CN, Larget BR, Payseur BA. 2009. Fine-scale phylogenetic discordance across the house mouse genome. </w:t>
      </w:r>
      <w:r w:rsidRPr="005B5E06">
        <w:rPr>
          <w:i/>
        </w:rPr>
        <w:t>PLoS Genet</w:t>
      </w:r>
      <w:r w:rsidRPr="005B5E06">
        <w:t>. 5:e1000729.</w:t>
      </w:r>
    </w:p>
    <w:p w14:paraId="1A0DF356" w14:textId="77777777" w:rsidR="005B5E06" w:rsidRPr="005B5E06" w:rsidRDefault="005B5E06" w:rsidP="005B5E06">
      <w:pPr>
        <w:pStyle w:val="EndNoteBibliography"/>
        <w:spacing w:after="0"/>
        <w:ind w:left="720" w:hanging="720"/>
      </w:pPr>
      <w:r w:rsidRPr="005B5E06">
        <w:t xml:space="preserve">Yalcin B, Wong K, Agam A, Goodson M, Keane TM, Gan X, Nellaker C, Goodstadt L, Nicod J, Bhomra A, et al. 2011. Sequence-based characterization of structural variation in the mouse genome. </w:t>
      </w:r>
      <w:r w:rsidRPr="005B5E06">
        <w:rPr>
          <w:i/>
        </w:rPr>
        <w:t>Nature</w:t>
      </w:r>
      <w:r w:rsidRPr="005B5E06">
        <w:t>. 477:326-329.</w:t>
      </w:r>
    </w:p>
    <w:p w14:paraId="4EE763F2" w14:textId="77777777" w:rsidR="005B5E06" w:rsidRPr="005B5E06" w:rsidRDefault="005B5E06" w:rsidP="005B5E06">
      <w:pPr>
        <w:pStyle w:val="EndNoteBibliography"/>
        <w:spacing w:after="0"/>
        <w:ind w:left="720" w:hanging="720"/>
      </w:pPr>
      <w:r w:rsidRPr="005B5E06">
        <w:t xml:space="preserve">Yang Z. 2007. Paml 4: Phylogenetic analysis by maximum likelihood. </w:t>
      </w:r>
      <w:r w:rsidRPr="005B5E06">
        <w:rPr>
          <w:i/>
        </w:rPr>
        <w:t>Mol Biol Evol</w:t>
      </w:r>
      <w:r w:rsidRPr="005B5E06">
        <w:t>. 24:1586-1591.</w:t>
      </w:r>
    </w:p>
    <w:p w14:paraId="70B89B38" w14:textId="77777777" w:rsidR="005B5E06" w:rsidRPr="005B5E06" w:rsidRDefault="005B5E06" w:rsidP="005B5E06">
      <w:pPr>
        <w:pStyle w:val="EndNoteBibliography"/>
        <w:spacing w:after="0"/>
        <w:ind w:left="720" w:hanging="720"/>
      </w:pPr>
      <w:r w:rsidRPr="005B5E06">
        <w:t xml:space="preserve">Yekutieli D, Benjamini Y. 1999. Resampling-based false discovery rate controlling multiple test procedures for correlated test statistics. </w:t>
      </w:r>
      <w:r w:rsidRPr="005B5E06">
        <w:rPr>
          <w:i/>
        </w:rPr>
        <w:t>Journal of Statistical Planning and Inference</w:t>
      </w:r>
      <w:r w:rsidRPr="005B5E06">
        <w:t>. 82:171-196.</w:t>
      </w:r>
    </w:p>
    <w:p w14:paraId="0E849A98" w14:textId="77777777" w:rsidR="005B5E06" w:rsidRPr="005B5E06" w:rsidRDefault="005B5E06" w:rsidP="005B5E06">
      <w:pPr>
        <w:pStyle w:val="EndNoteBibliography"/>
        <w:spacing w:after="0"/>
        <w:ind w:left="720" w:hanging="720"/>
      </w:pPr>
      <w:r w:rsidRPr="005B5E06">
        <w:t xml:space="preserve">Yu G. 2020. Using ggtree to visualize data on tree-like structures. </w:t>
      </w:r>
      <w:r w:rsidRPr="005B5E06">
        <w:rPr>
          <w:i/>
        </w:rPr>
        <w:t>Curr Protoc Bioinformatics</w:t>
      </w:r>
      <w:r w:rsidRPr="005B5E06">
        <w:t>. 69:e96.</w:t>
      </w:r>
    </w:p>
    <w:p w14:paraId="2220842A" w14:textId="77777777" w:rsidR="005B5E06" w:rsidRPr="005B5E06" w:rsidRDefault="005B5E06" w:rsidP="005B5E06">
      <w:pPr>
        <w:pStyle w:val="EndNoteBibliography"/>
        <w:spacing w:after="0"/>
        <w:ind w:left="720" w:hanging="720"/>
      </w:pPr>
      <w:r w:rsidRPr="005B5E06">
        <w:t xml:space="preserve">Yu G, Smith DK, Zhu H, Guan Y, Lam TT-Y. 2017. Ggtree: An r package for visualization and annotation of phylogenetic trees with their covariates and other associated data. </w:t>
      </w:r>
      <w:r w:rsidRPr="005B5E06">
        <w:rPr>
          <w:i/>
        </w:rPr>
        <w:t>Methods in Ecology and Evolution</w:t>
      </w:r>
      <w:r w:rsidRPr="005B5E06">
        <w:t>. 8:28-36.</w:t>
      </w:r>
    </w:p>
    <w:p w14:paraId="450D0EFF" w14:textId="77777777" w:rsidR="005B5E06" w:rsidRPr="005B5E06" w:rsidRDefault="005B5E06" w:rsidP="005B5E06">
      <w:pPr>
        <w:pStyle w:val="EndNoteBibliography"/>
        <w:ind w:left="720" w:hanging="720"/>
      </w:pPr>
      <w:r w:rsidRPr="005B5E06">
        <w:t xml:space="preserve">Zhang C, Rabiee M, Sayyari E, Mirarab S. 2018. Astral-iii: Polynomial time species tree reconstruction from partially resolved gene trees. </w:t>
      </w:r>
      <w:r w:rsidRPr="005B5E06">
        <w:rPr>
          <w:i/>
        </w:rPr>
        <w:t>BMC Bioinformatics</w:t>
      </w:r>
      <w:r w:rsidRPr="005B5E06">
        <w:t>. 19:153.</w:t>
      </w:r>
    </w:p>
    <w:p w14:paraId="4E5B64FE" w14:textId="0EFAC2BA"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12" w:author="Jonathan Hughes" w:date="2023-08-26T12:59:00Z" w:initials="JH">
    <w:p w14:paraId="09B5914E" w14:textId="77777777"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13" w:author="Thomas, Gregg" w:date="2023-08-16T18:49:00Z" w:initials="TG">
    <w:p w14:paraId="2AC96F57" w14:textId="73BABEFC" w:rsidR="00926971" w:rsidRDefault="00926971" w:rsidP="0009786C">
      <w:pPr>
        <w:pStyle w:val="CommentText"/>
      </w:pPr>
      <w:r>
        <w:rPr>
          <w:rStyle w:val="CommentReference"/>
        </w:rPr>
        <w:annotationRef/>
      </w:r>
      <w:r>
        <w:t>Mia: But this question is ultimately answered…right?</w:t>
      </w:r>
    </w:p>
  </w:comment>
  <w:comment w:id="14"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15" w:author="Thomas, Gregg" w:date="2023-08-16T18:49:00Z" w:initials="TG">
    <w:p w14:paraId="6C2D9E1F" w14:textId="321274D7" w:rsidR="00926971" w:rsidRDefault="00926971" w:rsidP="0009786C">
      <w:pPr>
        <w:pStyle w:val="CommentText"/>
      </w:pPr>
      <w:r>
        <w:rPr>
          <w:rStyle w:val="CommentReference"/>
        </w:rPr>
        <w:annotationRef/>
      </w:r>
      <w:r>
        <w:t>Mia: Not sure that I understand this phrase</w:t>
      </w:r>
    </w:p>
  </w:comment>
  <w:comment w:id="16"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32" w:author="Thomas, Gregg" w:date="2023-08-16T18:50:00Z" w:initials="TG">
    <w:p w14:paraId="40E5821F" w14:textId="73554AC0"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33"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34" w:author="Thomas, Gregg [3]" w:date="2022-11-14T10:17:00Z" w:initials="TG">
    <w:p w14:paraId="56DB216C" w14:textId="2D6CA512" w:rsidR="00926971" w:rsidRDefault="00926971" w:rsidP="0009786C">
      <w:pPr>
        <w:pStyle w:val="CommentText"/>
      </w:pPr>
      <w:r>
        <w:rPr>
          <w:rStyle w:val="CommentReference"/>
        </w:rPr>
        <w:annotationRef/>
      </w:r>
      <w:r>
        <w:t>What is whitelist?</w:t>
      </w:r>
    </w:p>
  </w:comment>
  <w:comment w:id="35" w:author="Thomas, Gregg" w:date="2023-08-24T14:21:00Z" w:initials="TG">
    <w:p w14:paraId="2EB3C4FA" w14:textId="77777777" w:rsidR="00926971" w:rsidRDefault="00926971" w:rsidP="0009786C">
      <w:pPr>
        <w:pStyle w:val="CommentText"/>
      </w:pPr>
      <w:r>
        <w:rPr>
          <w:rStyle w:val="CommentReference"/>
        </w:rPr>
        <w:annotationRef/>
      </w:r>
      <w:hyperlink r:id="rId1" w:history="1">
        <w:r w:rsidRPr="0045612B">
          <w:rPr>
            <w:rStyle w:val="Hyperlink"/>
          </w:rPr>
          <w:t>https://kb.10xgenomics.com/hc/en-us/articles/115004506263-What-is-a-barcode-whitelist</w:t>
        </w:r>
      </w:hyperlink>
      <w:r>
        <w:t xml:space="preserve">- </w:t>
      </w:r>
      <w:r>
        <w:br/>
        <w:t>but I still don't get what this is trying to say. It is an acceptable % based on what's in the whitelist?</w:t>
      </w:r>
    </w:p>
  </w:comment>
  <w:comment w:id="36" w:author="Thomas, Gregg" w:date="2023-08-04T11:21:00Z" w:initials="TG">
    <w:p w14:paraId="17BD3BDE" w14:textId="093ED7BE" w:rsidR="00926971" w:rsidRDefault="00926971" w:rsidP="0009786C">
      <w:pPr>
        <w:pStyle w:val="CommentText"/>
      </w:pPr>
      <w:r>
        <w:rPr>
          <w:rStyle w:val="CommentReference"/>
        </w:rPr>
        <w:annotationRef/>
      </w:r>
      <w:r>
        <w:t>We aren't using the LongRanger assemblies now for anything as far as I know</w:t>
      </w:r>
    </w:p>
  </w:comment>
  <w:comment w:id="37" w:author="Thomas, Gregg W.C." w:date="2022-04-05T11:48:00Z" w:initials="TGW">
    <w:p w14:paraId="293461A2" w14:textId="5D11E55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38"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39"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40"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47"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53" w:author="Jonathan Hughes" w:date="2023-08-26T13:18:00Z" w:initials="JH">
    <w:p w14:paraId="4D10A006" w14:textId="24D68F8A" w:rsidR="00926971" w:rsidRDefault="00926971" w:rsidP="0009786C">
      <w:pPr>
        <w:pStyle w:val="CommentText"/>
      </w:pPr>
      <w:r>
        <w:rPr>
          <w:rStyle w:val="CommentReference"/>
        </w:rPr>
        <w:annotationRef/>
      </w:r>
      <w:r>
        <w:rPr>
          <w:lang w:val="en-GB"/>
        </w:rPr>
        <w:t>This continues to be such a cool result</w:t>
      </w:r>
    </w:p>
  </w:comment>
  <w:comment w:id="54"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55"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57" w:author="Thomas, Gregg" w:date="2023-08-16T18:53:00Z" w:initials="TG">
    <w:p w14:paraId="527A49E5" w14:textId="77777777" w:rsidR="00926971" w:rsidRDefault="00926971" w:rsidP="0009786C">
      <w:pPr>
        <w:pStyle w:val="CommentText"/>
      </w:pPr>
      <w:r>
        <w:rPr>
          <w:rStyle w:val="CommentReference"/>
        </w:rPr>
        <w:annotationRef/>
      </w:r>
      <w:r>
        <w:t>Mia: Can this not be tested?</w:t>
      </w:r>
    </w:p>
  </w:comment>
  <w:comment w:id="58"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59" w:author="Thomas, Gregg [3]"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60"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61"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66"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67"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83" w:author="Thomas, Gregg" w:date="2023-08-16T18:54:00Z" w:initials="TG">
    <w:p w14:paraId="48506059" w14:textId="0170F0E0" w:rsidR="00926971" w:rsidRDefault="00926971" w:rsidP="0009786C">
      <w:pPr>
        <w:pStyle w:val="CommentText"/>
      </w:pPr>
      <w:r>
        <w:rPr>
          <w:rStyle w:val="CommentReference"/>
        </w:rPr>
        <w:annotationRef/>
      </w:r>
      <w:r>
        <w:t>Mia: Is this surprising? I’m having trouble determining the a priori expectation.</w:t>
      </w:r>
    </w:p>
  </w:comment>
  <w:comment w:id="84"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86"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87"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88"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89"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90"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91"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92" w:author="Thomas, Gregg" w:date="2023-08-16T18:55:00Z" w:initials="TG">
    <w:p w14:paraId="7038E9AC" w14:textId="101FD16B"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93"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94"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95"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96"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97"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98"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99"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104" w:author="Jeremy B. Searle" w:date="2023-08-27T21:32:00Z" w:initials="JBS">
    <w:p w14:paraId="15837FCE" w14:textId="4ABE781E" w:rsidR="001F1F16" w:rsidRDefault="001F1F16">
      <w:pPr>
        <w:pStyle w:val="CommentText"/>
      </w:pPr>
      <w:r>
        <w:rPr>
          <w:rStyle w:val="CommentReference"/>
        </w:rPr>
        <w:annotationRef/>
      </w:r>
      <w:r>
        <w:t>Given that the analysis of discordance is so much more detailed in later sections of the discussion – is it better to bring in consideration of the UCE discordance there. This sentence feels a little unsatisfactory and unresolved.</w:t>
      </w:r>
    </w:p>
  </w:comment>
  <w:comment w:id="105"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106"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117" w:author="Thomas, Gregg" w:date="2023-08-16T18:56:00Z" w:initials="TG">
    <w:p w14:paraId="5B095573" w14:textId="310CBCE7" w:rsidR="00926971" w:rsidRDefault="00926971" w:rsidP="0009786C">
      <w:pPr>
        <w:pStyle w:val="CommentText"/>
      </w:pPr>
      <w:r>
        <w:rPr>
          <w:rStyle w:val="CommentReference"/>
        </w:rPr>
        <w:annotationRef/>
      </w:r>
      <w:r>
        <w:t>Mia: Explanations? Are you just referring to the hotspots here? Or broader patterns of heterogeneity?</w:t>
      </w:r>
    </w:p>
  </w:comment>
  <w:comment w:id="118"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119"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126" w:author="Good, Jeffrey" w:date="2022-10-28T16:04:00Z" w:initials="GJ">
    <w:p w14:paraId="636BE40C" w14:textId="5EC7156B" w:rsidR="00926971" w:rsidRDefault="00926971" w:rsidP="0009786C">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127" w:author="Good, Jeffrey" w:date="2022-10-28T16:06:00Z" w:initials="GJ">
    <w:p w14:paraId="7DABA955" w14:textId="77777777" w:rsidR="00926971" w:rsidRDefault="00926971" w:rsidP="0009786C">
      <w:r>
        <w:rPr>
          <w:rStyle w:val="CommentReference"/>
        </w:rPr>
        <w:annotationRef/>
      </w:r>
      <w:r>
        <w:rPr>
          <w:sz w:val="20"/>
          <w:szCs w:val="20"/>
        </w:rPr>
        <w:t>Or is it a matter of the data treatment I suppose, placing the rat genome in a  way akin to mapping short reads?</w:t>
      </w:r>
    </w:p>
  </w:comment>
  <w:comment w:id="128" w:author="Thomas, Gregg [3]" w:date="2022-11-09T17:12:00Z" w:initials="TG">
    <w:p w14:paraId="40DA9381" w14:textId="77777777" w:rsidR="00926971" w:rsidRDefault="00926971">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926971" w:rsidRDefault="00926971">
      <w:pPr>
        <w:pStyle w:val="CommentText"/>
      </w:pPr>
    </w:p>
    <w:p w14:paraId="61C963F2" w14:textId="77777777" w:rsidR="00926971" w:rsidRDefault="00926971" w:rsidP="0009786C">
      <w:pPr>
        <w:pStyle w:val="CommentText"/>
      </w:pPr>
      <w:r>
        <w:t>Does this make more sense now with the added bit about short distances between aligned chunks?</w:t>
      </w:r>
    </w:p>
  </w:comment>
  <w:comment w:id="156" w:author="Thomas, Gregg [3]" w:date="2022-11-09T12:44:00Z" w:initials="TG">
    <w:p w14:paraId="5A1FF653" w14:textId="77777777" w:rsidR="00926971" w:rsidRDefault="00926971" w:rsidP="0009786C">
      <w:pPr>
        <w:pStyle w:val="CommentText"/>
      </w:pPr>
      <w:r>
        <w:rPr>
          <w:rStyle w:val="CommentReference"/>
        </w:rPr>
        <w:annotationRef/>
      </w:r>
      <w:r>
        <w:t>Why??</w:t>
      </w:r>
    </w:p>
  </w:comment>
  <w:comment w:id="159" w:author="Thomas, Gregg" w:date="2023-08-16T18:57:00Z" w:initials="TG">
    <w:p w14:paraId="21E3E0F0" w14:textId="77777777" w:rsidR="00926971" w:rsidRDefault="00926971" w:rsidP="0009786C">
      <w:pPr>
        <w:pStyle w:val="CommentText"/>
      </w:pPr>
      <w:r>
        <w:rPr>
          <w:rStyle w:val="CommentReference"/>
        </w:rPr>
        <w:annotationRef/>
      </w:r>
      <w:r>
        <w:t>Mia: Can you be more specific about the timescale here?</w:t>
      </w:r>
    </w:p>
  </w:comment>
  <w:comment w:id="160" w:author="Thomas, Gregg" w:date="2023-08-17T12:01:00Z" w:initials="TG">
    <w:p w14:paraId="22D02048" w14:textId="77777777" w:rsidR="00926971" w:rsidRDefault="00926971" w:rsidP="0009786C">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165"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166"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168" w:author="Thomas, Gregg" w:date="2023-08-29T21:21:00Z" w:initials="TG">
    <w:p w14:paraId="1F761AC4" w14:textId="77777777" w:rsidR="00065536" w:rsidRDefault="00065536" w:rsidP="00FD2B7C">
      <w:pPr>
        <w:pStyle w:val="CommentText"/>
      </w:pPr>
      <w:r>
        <w:rPr>
          <w:rStyle w:val="CommentReference"/>
        </w:rPr>
        <w:annotationRef/>
      </w:r>
      <w:r>
        <w:t>Need to find hosting for the other data</w:t>
      </w:r>
    </w:p>
  </w:comment>
  <w:comment w:id="169" w:author="Jeremy B. Searle" w:date="2023-08-27T19:48:00Z" w:initials="JBS">
    <w:p w14:paraId="124D14EF" w14:textId="57AA7A9D" w:rsidR="00926971" w:rsidRDefault="00926971">
      <w:pPr>
        <w:pStyle w:val="CommentText"/>
      </w:pPr>
      <w:r>
        <w:rPr>
          <w:rStyle w:val="CommentReference"/>
        </w:rPr>
        <w:annotationRef/>
      </w:r>
      <w:r>
        <w:t>Labelling looks strange. Where is the “B”? Why is there “2” and “3” but not “1”?</w:t>
      </w:r>
    </w:p>
  </w:comment>
  <w:comment w:id="170"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175"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176"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 w:id="177" w:author="Thomas, Gregg" w:date="2023-08-29T14:09:00Z" w:initials="TG">
    <w:p w14:paraId="64729B56" w14:textId="77777777" w:rsidR="00EE4E68" w:rsidRDefault="00EE4E68" w:rsidP="00D40E53">
      <w:pPr>
        <w:pStyle w:val="CommentText"/>
      </w:pPr>
      <w:r>
        <w:rPr>
          <w:rStyle w:val="CommentReference"/>
        </w:rPr>
        <w:annotationRef/>
      </w:r>
      <w:r>
        <w:t>Added a few recent citations to the intro. Will check the ref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1"/>
  <w15:commentEx w15:paraId="572FD21A" w15:paraIdParent="6D19AC63" w15:done="1"/>
  <w15:commentEx w15:paraId="51DD5B16" w15:done="1"/>
  <w15:commentEx w15:paraId="5E2AAC42" w15:paraIdParent="51DD5B16" w15:done="1"/>
  <w15:commentEx w15:paraId="25081744" w15:done="1"/>
  <w15:commentEx w15:paraId="09B5914E" w15:done="1"/>
  <w15:commentEx w15:paraId="2AC96F57" w15:done="1"/>
  <w15:commentEx w15:paraId="7FE2DFD5" w15:paraIdParent="2AC96F57" w15:done="1"/>
  <w15:commentEx w15:paraId="6C2D9E1F" w15:done="1"/>
  <w15:commentEx w15:paraId="140FBEB5" w15:paraIdParent="6C2D9E1F" w15:done="1"/>
  <w15:commentEx w15:paraId="40E5821F" w15:done="1"/>
  <w15:commentEx w15:paraId="5773B70A" w15:paraIdParent="40E5821F" w15:done="1"/>
  <w15:commentEx w15:paraId="56DB216C" w15:done="1"/>
  <w15:commentEx w15:paraId="2EB3C4FA" w15:paraIdParent="56DB216C" w15:done="1"/>
  <w15:commentEx w15:paraId="17BD3BDE"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4D10A006" w15:done="1"/>
  <w15:commentEx w15:paraId="3CED3E13" w15:done="1"/>
  <w15:commentEx w15:paraId="7F2D16C0" w15:paraIdParent="3CED3E13" w15:done="1"/>
  <w15:commentEx w15:paraId="527A49E5" w15:done="1"/>
  <w15:commentEx w15:paraId="281B104E" w15:paraIdParent="527A49E5" w15:done="1"/>
  <w15:commentEx w15:paraId="13A2748D" w15:done="1"/>
  <w15:commentEx w15:paraId="76A38F30" w15:done="1"/>
  <w15:commentEx w15:paraId="1C999842" w15:paraIdParent="76A38F30" w15:done="1"/>
  <w15:commentEx w15:paraId="7C7F3C72" w15:done="1"/>
  <w15:commentEx w15:paraId="4472AFB7" w15:paraIdParent="7C7F3C72" w15:done="1"/>
  <w15:commentEx w15:paraId="48506059" w15:done="1"/>
  <w15:commentEx w15:paraId="33DA220C" w15:paraIdParent="48506059" w15:done="1"/>
  <w15:commentEx w15:paraId="7C13EEE3" w15:done="1"/>
  <w15:commentEx w15:paraId="2E27521F" w15:paraIdParent="7C13EEE3" w15:done="1"/>
  <w15:commentEx w15:paraId="76C99D6F" w15:done="1"/>
  <w15:commentEx w15:paraId="2FDDF8A9" w15:paraIdParent="76C99D6F" w15:done="1"/>
  <w15:commentEx w15:paraId="2086431D" w15:done="1"/>
  <w15:commentEx w15:paraId="683AF2D4" w15:paraIdParent="2086431D" w15:done="1"/>
  <w15:commentEx w15:paraId="7038E9AC" w15:done="1"/>
  <w15:commentEx w15:paraId="75EFE894" w15:paraIdParent="7038E9AC" w15:done="1"/>
  <w15:commentEx w15:paraId="2D6EB10F" w15:done="1"/>
  <w15:commentEx w15:paraId="55A2B025" w15:paraIdParent="2D6EB10F" w15:done="1"/>
  <w15:commentEx w15:paraId="0526FE5C" w15:paraIdParent="2D6EB10F" w15:done="1"/>
  <w15:commentEx w15:paraId="334F81CD" w15:paraIdParent="2D6EB10F" w15:done="1"/>
  <w15:commentEx w15:paraId="67083458" w15:done="1"/>
  <w15:commentEx w15:paraId="043FB5A5" w15:paraIdParent="67083458" w15:done="1"/>
  <w15:commentEx w15:paraId="15837FCE" w15:done="1"/>
  <w15:commentEx w15:paraId="2E039860" w15:done="1"/>
  <w15:commentEx w15:paraId="1966714E" w15:paraIdParent="2E039860" w15:done="1"/>
  <w15:commentEx w15:paraId="5B095573" w15:done="1"/>
  <w15:commentEx w15:paraId="7EB2D744" w15:paraIdParent="5B095573" w15:done="1"/>
  <w15:commentEx w15:paraId="58D0A8B1" w15:paraIdParent="5B095573" w15:done="1"/>
  <w15:commentEx w15:paraId="636BE40C" w15:done="1"/>
  <w15:commentEx w15:paraId="7DABA955" w15:paraIdParent="636BE40C" w15:done="1"/>
  <w15:commentEx w15:paraId="61C963F2" w15:paraIdParent="636BE40C" w15:done="1"/>
  <w15:commentEx w15:paraId="5A1FF653" w15:done="1"/>
  <w15:commentEx w15:paraId="21E3E0F0" w15:done="1"/>
  <w15:commentEx w15:paraId="22D02048" w15:paraIdParent="21E3E0F0" w15:done="1"/>
  <w15:commentEx w15:paraId="32390A96" w15:done="1"/>
  <w15:commentEx w15:paraId="2CD02D7E" w15:paraIdParent="32390A96" w15:done="1"/>
  <w15:commentEx w15:paraId="1F761AC4" w15:done="0"/>
  <w15:commentEx w15:paraId="124D14EF" w15:done="1"/>
  <w15:commentEx w15:paraId="7910008D" w15:paraIdParent="124D14EF" w15:done="1"/>
  <w15:commentEx w15:paraId="78F35DF7" w15:done="0"/>
  <w15:commentEx w15:paraId="2B68D7E0" w15:paraIdParent="78F35DF7" w15:done="0"/>
  <w15:commentEx w15:paraId="64729B56" w15:paraIdParent="78F35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5397E45E" w16cex:dateUtc="2023-08-26T19:59: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91E5EC" w16cex:dateUtc="2023-08-24T18:21: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5570C208" w16cex:dateUtc="2023-08-26T20:18:00Z">
    <w16cex:extLst>
      <w16:ext w16:uri="{CE6994B0-6A32-4C9F-8C6B-6E91EDA988CE}">
        <cr:reactions xmlns:cr="http://schemas.microsoft.com/office/comments/2020/reactions">
          <cr:reaction reactionType="1">
            <cr:reactionInfo dateUtc="2023-09-27T16:00:41Z">
              <cr:user userId="S::gregg.thomas@umt.edu::a9f431c7-9204-47a4-b1ca-563800683eed" userProvider="AD" userName="Thomas, Gregg"/>
            </cr:reactionInfo>
          </cr:reaction>
        </cr:reactions>
      </w16:ext>
    </w16cex:extLst>
  </w16cex:commentExtensible>
  <w16cex:commentExtensible w16cex:durableId="2887997A" w16cex:dateUtc="2023-08-16T22:52:00Z"/>
  <w16cex:commentExtensible w16cex:durableId="28888736" w16cex:dateUtc="2023-08-17T15:47: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891E6AC" w16cex:dateUtc="2023-08-24T18:24:00Z"/>
  <w16cex:commentExtensible w16cex:durableId="27067C26" w16cex:dateUtc="2022-10-28T22:04:00Z"/>
  <w16cex:commentExtensible w16cex:durableId="27067C92" w16cex:dateUtc="2022-10-28T22:06:00Z"/>
  <w16cex:commentExtensible w16cex:durableId="27165E0D" w16cex:dateUtc="2022-11-09T22:12: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Extensible w16cex:durableId="2898DFF5" w16cex:dateUtc="2023-08-30T01:21:00Z"/>
  <w16cex:commentExtensible w16cex:durableId="289715F7" w16cex:dateUtc="2023-08-28T16:47:00Z"/>
  <w16cex:commentExtensible w16cex:durableId="28987A89" w16cex:dateUtc="2023-08-2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09B5914E" w16cid:durableId="5397E45E"/>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2EB3C4FA" w16cid:durableId="2891E5EC"/>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4D10A006" w16cid:durableId="5570C208"/>
  <w16cid:commentId w16cid:paraId="3CED3E13" w16cid:durableId="2887997A"/>
  <w16cid:commentId w16cid:paraId="7F2D16C0" w16cid:durableId="28888736"/>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15837FCE" w16cid:durableId="46E06E31"/>
  <w16cid:commentId w16cid:paraId="2E039860" w16cid:durableId="28879A63"/>
  <w16cid:commentId w16cid:paraId="1966714E" w16cid:durableId="28888A02"/>
  <w16cid:commentId w16cid:paraId="5B095573" w16cid:durableId="28879A71"/>
  <w16cid:commentId w16cid:paraId="7EB2D744" w16cid:durableId="28888A30"/>
  <w16cid:commentId w16cid:paraId="58D0A8B1" w16cid:durableId="2891E6AC"/>
  <w16cid:commentId w16cid:paraId="636BE40C" w16cid:durableId="27067C26"/>
  <w16cid:commentId w16cid:paraId="7DABA955" w16cid:durableId="27067C92"/>
  <w16cid:commentId w16cid:paraId="61C963F2" w16cid:durableId="27165E0D"/>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Id w16cid:paraId="1F761AC4" w16cid:durableId="2898DFF5"/>
  <w16cid:commentId w16cid:paraId="124D14EF" w16cid:durableId="146B47B8"/>
  <w16cid:commentId w16cid:paraId="7910008D" w16cid:durableId="289715F7"/>
  <w16cid:commentId w16cid:paraId="78F35DF7" w16cid:durableId="4EF443F8"/>
  <w16cid:commentId w16cid:paraId="2B68D7E0" w16cid:durableId="0AEF213C"/>
  <w16cid:commentId w16cid:paraId="64729B56" w16cid:durableId="28987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3DC43" w14:textId="77777777" w:rsidR="00E409EC" w:rsidRDefault="00E409EC" w:rsidP="007E3690">
      <w:pPr>
        <w:spacing w:after="0" w:line="240" w:lineRule="auto"/>
      </w:pPr>
      <w:r>
        <w:separator/>
      </w:r>
    </w:p>
  </w:endnote>
  <w:endnote w:type="continuationSeparator" w:id="0">
    <w:p w14:paraId="04D393FB" w14:textId="77777777" w:rsidR="00E409EC" w:rsidRDefault="00E409EC"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27840" w14:textId="77777777" w:rsidR="00E409EC" w:rsidRDefault="00E409EC" w:rsidP="007E3690">
      <w:pPr>
        <w:spacing w:after="0" w:line="240" w:lineRule="auto"/>
      </w:pPr>
      <w:r>
        <w:separator/>
      </w:r>
    </w:p>
  </w:footnote>
  <w:footnote w:type="continuationSeparator" w:id="0">
    <w:p w14:paraId="4A6CE344" w14:textId="77777777" w:rsidR="00E409EC" w:rsidRDefault="00E409EC"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Thomas, Gregg [2]">
    <w15:presenceInfo w15:providerId="AD" w15:userId="S::gregg.thomas@umt.edu::a9f431c7-9204-47a4-b1ca-563800683eed"/>
  </w15:person>
  <w15:person w15:author="Thomas, Gregg [3]">
    <w15:presenceInfo w15:providerId="None" w15:userId="Thomas, Gregg"/>
  </w15:person>
  <w15:person w15:author="Thomas, Gregg W.C.">
    <w15:presenceInfo w15:providerId="None" w15:userId="Thomas, Gregg W.C."/>
  </w15:person>
  <w15:person w15:author="Good, Jeffrey">
    <w15:presenceInfo w15:providerId="AD" w15:userId="S::jeffrey.good@umt.edu::49e0c50d-23ea-417b-b052-3581821cf089"/>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7B9"/>
    <w:rsid w:val="000E0D59"/>
    <w:rsid w:val="000E1B36"/>
    <w:rsid w:val="000E3F06"/>
    <w:rsid w:val="000E4228"/>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410F"/>
    <w:rsid w:val="00314565"/>
    <w:rsid w:val="00314783"/>
    <w:rsid w:val="00317E4A"/>
    <w:rsid w:val="00317FB4"/>
    <w:rsid w:val="0032143B"/>
    <w:rsid w:val="00321C65"/>
    <w:rsid w:val="003251C0"/>
    <w:rsid w:val="00326C4B"/>
    <w:rsid w:val="003309DE"/>
    <w:rsid w:val="003438E5"/>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6B5A"/>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63C6"/>
    <w:rsid w:val="008C6D7E"/>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63D4"/>
    <w:rsid w:val="009800C3"/>
    <w:rsid w:val="00981E85"/>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132B"/>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500C"/>
    <w:rsid w:val="00D16F30"/>
    <w:rsid w:val="00D17870"/>
    <w:rsid w:val="00D1794F"/>
    <w:rsid w:val="00D20C68"/>
    <w:rsid w:val="00D22A5C"/>
    <w:rsid w:val="00D22E99"/>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115"/>
    <w:rsid w:val="00E212DF"/>
    <w:rsid w:val="00E245F1"/>
    <w:rsid w:val="00E2577C"/>
    <w:rsid w:val="00E25DC5"/>
    <w:rsid w:val="00E26691"/>
    <w:rsid w:val="00E26E5E"/>
    <w:rsid w:val="00E2729E"/>
    <w:rsid w:val="00E276AB"/>
    <w:rsid w:val="00E27E14"/>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A497B"/>
    <w:rsid w:val="00EB3134"/>
    <w:rsid w:val="00EB41AF"/>
    <w:rsid w:val="00EB6ECE"/>
    <w:rsid w:val="00EB717B"/>
    <w:rsid w:val="00EB7C0D"/>
    <w:rsid w:val="00EC0C7E"/>
    <w:rsid w:val="00EC1504"/>
    <w:rsid w:val="00EC1A1B"/>
    <w:rsid w:val="00EC2CA2"/>
    <w:rsid w:val="00EC3D24"/>
    <w:rsid w:val="00EC41A6"/>
    <w:rsid w:val="00EC4A6B"/>
    <w:rsid w:val="00EC4F0D"/>
    <w:rsid w:val="00EC57AE"/>
    <w:rsid w:val="00ED3A6B"/>
    <w:rsid w:val="00ED45CD"/>
    <w:rsid w:val="00ED56BA"/>
    <w:rsid w:val="00ED58BF"/>
    <w:rsid w:val="00ED664F"/>
    <w:rsid w:val="00EE1969"/>
    <w:rsid w:val="00EE19AF"/>
    <w:rsid w:val="00EE3DD8"/>
    <w:rsid w:val="00EE4E6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2F1"/>
    <w:rsid w:val="00FA3C0D"/>
    <w:rsid w:val="00FA7D69"/>
    <w:rsid w:val="00FB047A"/>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b.10xgenomics.com/hc/en-us/articles/115004506263-What-is-a-barcode-whiteli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41</Pages>
  <Words>30040</Words>
  <Characters>171229</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61</cp:revision>
  <dcterms:created xsi:type="dcterms:W3CDTF">2023-08-28T01:22:00Z</dcterms:created>
  <dcterms:modified xsi:type="dcterms:W3CDTF">2023-09-28T19:10:00Z</dcterms:modified>
</cp:coreProperties>
</file>